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594A" w:rsidRDefault="00A3594A">
      <w:pPr>
        <w:pStyle w:val="Chapterheading"/>
      </w:pPr>
    </w:p>
    <w:p w:rsidR="00A3594A" w:rsidRDefault="00284258">
      <w:pPr>
        <w:pStyle w:val="Chapterheading"/>
      </w:pPr>
      <w:r>
        <w:rPr>
          <w:noProof/>
          <w:lang w:val="en-GB" w:eastAsia="en-GB"/>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8"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Default="00A3594A">
      <w:pPr>
        <w:pStyle w:val="Chapterheading"/>
      </w:pPr>
    </w:p>
    <w:p w:rsidR="00A3594A" w:rsidRDefault="00A3594A">
      <w:pPr>
        <w:pStyle w:val="Chapterheading"/>
      </w:pPr>
    </w:p>
    <w:p w:rsidR="00A3594A" w:rsidRDefault="00A3594A">
      <w:pPr>
        <w:pStyle w:val="Chapterheading"/>
      </w:pPr>
    </w:p>
    <w:p w:rsidR="00A3594A" w:rsidRDefault="008C26C8">
      <w:pPr>
        <w:pStyle w:val="Chapterheading"/>
        <w:jc w:val="center"/>
        <w:rPr>
          <w:sz w:val="48"/>
        </w:rPr>
      </w:pPr>
      <w:r>
        <w:rPr>
          <w:sz w:val="48"/>
        </w:rPr>
        <w:t>Platinum Analytics</w:t>
      </w:r>
    </w:p>
    <w:p w:rsidR="00A3594A" w:rsidRDefault="00D63E3C">
      <w:pPr>
        <w:pStyle w:val="Chapterheading"/>
        <w:jc w:val="center"/>
        <w:rPr>
          <w:sz w:val="48"/>
        </w:rPr>
      </w:pPr>
      <w:r>
        <w:rPr>
          <w:sz w:val="48"/>
        </w:rPr>
        <w:t>Final</w:t>
      </w:r>
      <w:r w:rsidR="00284258">
        <w:rPr>
          <w:sz w:val="48"/>
        </w:rPr>
        <w:t xml:space="preserve"> </w:t>
      </w:r>
      <w:r w:rsidR="00063EE0">
        <w:rPr>
          <w:sz w:val="48"/>
        </w:rPr>
        <w:t xml:space="preserve">Year Project </w:t>
      </w:r>
      <w:r w:rsidR="00284258">
        <w:rPr>
          <w:sz w:val="48"/>
        </w:rPr>
        <w:t>Report</w:t>
      </w:r>
    </w:p>
    <w:p w:rsidR="00A3594A" w:rsidRDefault="00A3594A">
      <w:pPr>
        <w:pStyle w:val="Chapterheading"/>
        <w:jc w:val="center"/>
        <w:rPr>
          <w:sz w:val="48"/>
        </w:rPr>
      </w:pPr>
    </w:p>
    <w:p w:rsidR="00A3594A" w:rsidRDefault="00A3594A">
      <w:pPr>
        <w:pStyle w:val="Chapterheading"/>
        <w:jc w:val="center"/>
        <w:rPr>
          <w:sz w:val="48"/>
        </w:rPr>
      </w:pPr>
    </w:p>
    <w:p w:rsidR="00A3594A" w:rsidRDefault="00284258">
      <w:pPr>
        <w:pStyle w:val="Chapterheading"/>
        <w:jc w:val="center"/>
        <w:rPr>
          <w:sz w:val="36"/>
        </w:rPr>
      </w:pPr>
      <w:r>
        <w:rPr>
          <w:sz w:val="36"/>
        </w:rPr>
        <w:t xml:space="preserve">DT228 </w:t>
      </w:r>
    </w:p>
    <w:p w:rsidR="00A3594A" w:rsidRDefault="00284258">
      <w:pPr>
        <w:pStyle w:val="Chapterheading"/>
        <w:jc w:val="center"/>
        <w:rPr>
          <w:sz w:val="36"/>
        </w:rPr>
      </w:pPr>
      <w:r>
        <w:rPr>
          <w:sz w:val="36"/>
        </w:rPr>
        <w:t xml:space="preserve">BSc in Computer Science </w:t>
      </w:r>
    </w:p>
    <w:p w:rsidR="00A3594A" w:rsidRDefault="00A3594A">
      <w:pPr>
        <w:pStyle w:val="Chapterheading"/>
        <w:jc w:val="center"/>
        <w:rPr>
          <w:sz w:val="36"/>
        </w:rPr>
      </w:pPr>
    </w:p>
    <w:p w:rsidR="00063EE0" w:rsidRDefault="00063EE0" w:rsidP="00063EE0">
      <w:pPr>
        <w:jc w:val="center"/>
        <w:rPr>
          <w:b/>
          <w:bCs/>
        </w:rPr>
      </w:pPr>
    </w:p>
    <w:p w:rsidR="00063EE0" w:rsidRDefault="008C26C8" w:rsidP="00063EE0">
      <w:pPr>
        <w:jc w:val="center"/>
        <w:rPr>
          <w:b/>
          <w:bCs/>
          <w:sz w:val="32"/>
          <w:szCs w:val="32"/>
        </w:rPr>
      </w:pPr>
      <w:r>
        <w:rPr>
          <w:b/>
          <w:bCs/>
          <w:sz w:val="32"/>
          <w:szCs w:val="32"/>
        </w:rPr>
        <w:t>Peter Collins</w:t>
      </w:r>
    </w:p>
    <w:p w:rsidR="00063EE0" w:rsidRPr="00063EE0" w:rsidRDefault="00063EE0" w:rsidP="00063EE0">
      <w:pPr>
        <w:jc w:val="center"/>
        <w:rPr>
          <w:b/>
          <w:bCs/>
          <w:szCs w:val="32"/>
        </w:rPr>
      </w:pPr>
      <w:r w:rsidRPr="00063EE0">
        <w:rPr>
          <w:b/>
          <w:bCs/>
          <w:szCs w:val="32"/>
        </w:rPr>
        <w:t>&lt;Supervisor&gt;</w:t>
      </w:r>
      <w:r w:rsidR="003F1E0E">
        <w:rPr>
          <w:b/>
          <w:bCs/>
          <w:szCs w:val="32"/>
        </w:rPr>
        <w:br/>
      </w:r>
    </w:p>
    <w:p w:rsidR="00063EE0" w:rsidRPr="00063EE0" w:rsidRDefault="00063EE0" w:rsidP="00063EE0">
      <w:pPr>
        <w:jc w:val="center"/>
        <w:rPr>
          <w:b/>
          <w:bCs/>
          <w:szCs w:val="32"/>
        </w:rPr>
      </w:pPr>
    </w:p>
    <w:p w:rsidR="00063EE0" w:rsidRDefault="00063EE0" w:rsidP="00063EE0">
      <w:pPr>
        <w:jc w:val="center"/>
        <w:rPr>
          <w:bCs/>
        </w:rPr>
      </w:pPr>
      <w:r>
        <w:rPr>
          <w:bCs/>
        </w:rPr>
        <w:t>School of Computing</w:t>
      </w:r>
    </w:p>
    <w:p w:rsidR="00063EE0" w:rsidRDefault="00063EE0" w:rsidP="00063EE0">
      <w:pPr>
        <w:jc w:val="center"/>
        <w:rPr>
          <w:bCs/>
        </w:rPr>
      </w:pPr>
      <w:r>
        <w:rPr>
          <w:bCs/>
        </w:rPr>
        <w:t>Dublin Institute of Technology</w:t>
      </w:r>
    </w:p>
    <w:p w:rsidR="00063EE0" w:rsidRPr="003067FA" w:rsidRDefault="00063EE0" w:rsidP="00063EE0">
      <w:pPr>
        <w:rPr>
          <w:bCs/>
        </w:rPr>
      </w:pPr>
    </w:p>
    <w:p w:rsidR="00063EE0" w:rsidRDefault="00063EE0" w:rsidP="00063EE0">
      <w:pPr>
        <w:jc w:val="center"/>
        <w:rPr>
          <w:b/>
          <w:bCs/>
        </w:rPr>
      </w:pPr>
      <w:r>
        <w:rPr>
          <w:b/>
          <w:bCs/>
        </w:rPr>
        <w:t>&lt;Date&gt;</w:t>
      </w:r>
    </w:p>
    <w:p w:rsidR="00063EE0" w:rsidRDefault="00063EE0" w:rsidP="00063EE0">
      <w:pPr>
        <w:rPr>
          <w:b/>
          <w:bCs/>
        </w:rPr>
      </w:pPr>
    </w:p>
    <w:p w:rsidR="00A3594A" w:rsidRDefault="00A3594A">
      <w:pPr>
        <w:pStyle w:val="Chapterheading"/>
      </w:pPr>
    </w:p>
    <w:p w:rsidR="00A3594A" w:rsidRDefault="00A3594A">
      <w:pPr>
        <w:pStyle w:val="Chapterheading"/>
      </w:pPr>
    </w:p>
    <w:p w:rsidR="00A3594A" w:rsidRDefault="00A3594A">
      <w:pPr>
        <w:pStyle w:val="Chapterheading"/>
      </w:pPr>
    </w:p>
    <w:p w:rsidR="00063EE0" w:rsidRDefault="00063EE0">
      <w:pPr>
        <w:pStyle w:val="Chapterheading"/>
      </w:pPr>
    </w:p>
    <w:p w:rsidR="00A3594A" w:rsidRDefault="00284258">
      <w:pPr>
        <w:pStyle w:val="Chapterheading"/>
        <w:sectPr w:rsidR="00A3594A">
          <w:footerReference w:type="even" r:id="rId9"/>
          <w:footerReference w:type="default" r:id="rId10"/>
          <w:pgSz w:w="11906" w:h="16838"/>
          <w:pgMar w:top="1440" w:right="1800" w:bottom="1440" w:left="1800" w:header="708" w:footer="708" w:gutter="0"/>
          <w:pgNumType w:fmt="lowerRoman"/>
          <w:cols w:space="708"/>
          <w:titlePg/>
          <w:docGrid w:linePitch="360"/>
        </w:sectPr>
      </w:pPr>
      <w:r>
        <w:rPr>
          <w:noProof/>
          <w:lang w:val="en-GB" w:eastAsia="en-GB"/>
        </w:rPr>
        <w:drawing>
          <wp:inline distT="0" distB="0" distL="0" distR="0">
            <wp:extent cx="5272405" cy="1009650"/>
            <wp:effectExtent l="19050" t="0" r="4445" b="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1" cstate="print"/>
                    <a:srcRect/>
                    <a:stretch>
                      <a:fillRect/>
                    </a:stretch>
                  </pic:blipFill>
                  <pic:spPr bwMode="auto">
                    <a:xfrm>
                      <a:off x="0" y="0"/>
                      <a:ext cx="5272405" cy="1009650"/>
                    </a:xfrm>
                    <a:prstGeom prst="rect">
                      <a:avLst/>
                    </a:prstGeom>
                    <a:noFill/>
                    <a:ln w="9525">
                      <a:noFill/>
                      <a:miter lim="800000"/>
                      <a:headEnd/>
                      <a:tailEnd/>
                    </a:ln>
                  </pic:spPr>
                </pic:pic>
              </a:graphicData>
            </a:graphic>
          </wp:inline>
        </w:drawing>
      </w:r>
    </w:p>
    <w:p w:rsidR="00A3594A" w:rsidRDefault="00284258">
      <w:pPr>
        <w:pStyle w:val="Chapterheading"/>
      </w:pPr>
      <w:r>
        <w:lastRenderedPageBreak/>
        <w:t>Abstract</w:t>
      </w:r>
    </w:p>
    <w:p w:rsidR="00934527" w:rsidRPr="00934527" w:rsidRDefault="00934527" w:rsidP="00934527">
      <w:pPr>
        <w:pStyle w:val="Heading3"/>
        <w:jc w:val="left"/>
        <w:rPr>
          <w:sz w:val="24"/>
        </w:rPr>
      </w:pPr>
      <w:r w:rsidRPr="00934527">
        <w:rPr>
          <w:sz w:val="24"/>
        </w:rPr>
        <w:t>Platinum Analytics</w:t>
      </w:r>
      <w:r>
        <w:rPr>
          <w:sz w:val="24"/>
        </w:rPr>
        <w:t xml:space="preserve"> is a sports data analytics system which aims to gain insight into player performance by means of collecting and analysing player metrics with the aid of wearable sensor technologies.</w:t>
      </w:r>
    </w:p>
    <w:p w:rsidR="00A3594A" w:rsidRDefault="00A3594A">
      <w:pPr>
        <w:pStyle w:val="Chapterheading"/>
      </w:pPr>
    </w:p>
    <w:p w:rsidR="00A3594A" w:rsidRDefault="00A3594A">
      <w:pPr>
        <w:pStyle w:val="Chapterheading"/>
      </w:pPr>
    </w:p>
    <w:p w:rsidR="00A3594A" w:rsidRDefault="00284258">
      <w:pPr>
        <w:pStyle w:val="Chapterheading"/>
      </w:pPr>
      <w:r>
        <w:br w:type="page"/>
      </w:r>
      <w:r>
        <w:lastRenderedPageBreak/>
        <w:t>Declaration</w:t>
      </w:r>
    </w:p>
    <w:p w:rsidR="00A3594A" w:rsidRDefault="00A3594A">
      <w:pPr>
        <w:pStyle w:val="BodyText"/>
        <w:rPr>
          <w:lang w:val="en-IE"/>
        </w:rPr>
      </w:pPr>
    </w:p>
    <w:p w:rsidR="00A3594A" w:rsidRDefault="00A3594A">
      <w:pPr>
        <w:pStyle w:val="BodyText"/>
        <w:rPr>
          <w:lang w:val="en-IE"/>
        </w:rPr>
      </w:pPr>
    </w:p>
    <w:p w:rsidR="00A3594A" w:rsidRDefault="00284258">
      <w:pPr>
        <w:pStyle w:val="BodyText"/>
        <w:rPr>
          <w:lang w:val="en-US"/>
        </w:rPr>
      </w:pPr>
      <w:r>
        <w:t>I hereby declare that the work described in this dissertation is, except where otherwise stated, entirely my own work and has not been submitted as an exercise for a degree at this or any other university.</w:t>
      </w:r>
    </w:p>
    <w:p w:rsidR="00A3594A" w:rsidRDefault="00A3594A">
      <w:pPr>
        <w:pStyle w:val="BodyText"/>
        <w:rPr>
          <w:lang w:val="en-US"/>
        </w:rPr>
      </w:pPr>
    </w:p>
    <w:p w:rsidR="00A3594A" w:rsidRDefault="00A3594A">
      <w:pPr>
        <w:pStyle w:val="BodyText"/>
        <w:rPr>
          <w:lang w:val="en-US"/>
        </w:rPr>
      </w:pPr>
    </w:p>
    <w:p w:rsidR="00A3594A" w:rsidRDefault="00063EE0">
      <w:pPr>
        <w:pStyle w:val="BodyText"/>
        <w:rPr>
          <w:lang w:val="en-US"/>
        </w:rPr>
      </w:pPr>
      <w:r>
        <w:rPr>
          <w:lang w:val="en-US"/>
        </w:rPr>
        <w:t>Signed:</w:t>
      </w:r>
    </w:p>
    <w:p w:rsidR="00063EE0" w:rsidRDefault="00063EE0">
      <w:pPr>
        <w:pStyle w:val="BodyText"/>
        <w:rPr>
          <w:lang w:val="en-US"/>
        </w:rPr>
      </w:pPr>
    </w:p>
    <w:p w:rsidR="00A3594A" w:rsidRDefault="00284258">
      <w:pPr>
        <w:pStyle w:val="BodyText"/>
        <w:rPr>
          <w:lang w:val="en-US"/>
        </w:rPr>
      </w:pPr>
      <w:r>
        <w:t>_________________________</w:t>
      </w:r>
    </w:p>
    <w:p w:rsidR="00A3594A" w:rsidRDefault="00063EE0">
      <w:pPr>
        <w:pStyle w:val="BodyText"/>
      </w:pPr>
      <w:r>
        <w:t>&lt;</w:t>
      </w:r>
      <w:r w:rsidR="00284258">
        <w:t>Student Name</w:t>
      </w:r>
      <w:r>
        <w:t>&gt;</w:t>
      </w:r>
    </w:p>
    <w:p w:rsidR="00063EE0" w:rsidRDefault="00063EE0">
      <w:pPr>
        <w:pStyle w:val="BodyText"/>
      </w:pPr>
    </w:p>
    <w:p w:rsidR="00A3594A" w:rsidRDefault="00284258">
      <w:pPr>
        <w:pStyle w:val="BodyText"/>
        <w:rPr>
          <w:lang w:val="en-US"/>
        </w:rPr>
      </w:pPr>
      <w:r>
        <w:t>&lt;Date&gt;</w:t>
      </w:r>
    </w:p>
    <w:p w:rsidR="00A3594A" w:rsidRDefault="00A3594A">
      <w:pPr>
        <w:pStyle w:val="BodyText"/>
        <w:rPr>
          <w:lang w:val="en-US"/>
        </w:rPr>
      </w:pPr>
    </w:p>
    <w:p w:rsidR="00A3594A" w:rsidRDefault="00A3594A">
      <w:pPr>
        <w:rPr>
          <w:sz w:val="20"/>
          <w:szCs w:val="20"/>
          <w:lang w:val="en-US"/>
        </w:rPr>
      </w:pPr>
    </w:p>
    <w:p w:rsidR="00A3594A" w:rsidRDefault="00A3594A">
      <w:pPr>
        <w:rPr>
          <w:sz w:val="20"/>
          <w:szCs w:val="20"/>
          <w:lang w:val="en-US"/>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063EE0" w:rsidRDefault="00063EE0">
      <w:pPr>
        <w:rPr>
          <w:b/>
          <w:bCs/>
          <w:sz w:val="40"/>
          <w:lang w:val="en-IE"/>
        </w:rPr>
      </w:pPr>
      <w:r>
        <w:br w:type="page"/>
      </w:r>
    </w:p>
    <w:p w:rsidR="00A3594A" w:rsidRDefault="00284258">
      <w:pPr>
        <w:pStyle w:val="Chapterheading"/>
      </w:pPr>
      <w:r>
        <w:lastRenderedPageBreak/>
        <w:t>Acknowledgements</w:t>
      </w:r>
    </w:p>
    <w:p w:rsidR="00A3594A" w:rsidRDefault="00A3594A">
      <w:pPr>
        <w:pStyle w:val="Chapterheading"/>
      </w:pPr>
    </w:p>
    <w:p w:rsidR="00A3594A" w:rsidRDefault="00284258">
      <w:pPr>
        <w:pStyle w:val="BodyText"/>
      </w:pPr>
      <w:r>
        <w:t>Body text</w:t>
      </w: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284258">
      <w:pPr>
        <w:pStyle w:val="Chapterheading"/>
      </w:pPr>
      <w:r>
        <w:br w:type="page"/>
      </w:r>
      <w:r>
        <w:lastRenderedPageBreak/>
        <w:t>Table of Contents</w:t>
      </w:r>
    </w:p>
    <w:p w:rsidR="00063EE0" w:rsidRDefault="00063EE0">
      <w:pPr>
        <w:pStyle w:val="BodyText"/>
        <w:rPr>
          <w:i/>
          <w:iCs/>
        </w:rPr>
      </w:pPr>
    </w:p>
    <w:p w:rsidR="00A3594A" w:rsidRPr="003F1E0E" w:rsidRDefault="00063EE0">
      <w:pPr>
        <w:pStyle w:val="BodyText"/>
        <w:rPr>
          <w:i/>
          <w:iCs/>
          <w:color w:val="FF0000"/>
        </w:rPr>
      </w:pPr>
      <w:r w:rsidRPr="003F1E0E">
        <w:rPr>
          <w:i/>
          <w:iCs/>
          <w:color w:val="FF0000"/>
        </w:rPr>
        <w:t>(</w:t>
      </w:r>
      <w:r w:rsidR="003F52CD" w:rsidRPr="003F1E0E">
        <w:rPr>
          <w:i/>
          <w:iCs/>
          <w:color w:val="FF0000"/>
        </w:rPr>
        <w:t>These are s</w:t>
      </w:r>
      <w:r w:rsidRPr="003F1E0E">
        <w:rPr>
          <w:i/>
          <w:iCs/>
          <w:color w:val="FF0000"/>
        </w:rPr>
        <w:t>uggested contents</w:t>
      </w:r>
      <w:r w:rsidR="003F52CD" w:rsidRPr="003F1E0E">
        <w:rPr>
          <w:i/>
          <w:iCs/>
          <w:color w:val="FF0000"/>
        </w:rPr>
        <w:t xml:space="preserve"> only. Y</w:t>
      </w:r>
      <w:r w:rsidRPr="003F1E0E">
        <w:rPr>
          <w:i/>
          <w:iCs/>
          <w:color w:val="FF0000"/>
        </w:rPr>
        <w:t>ou can add or modify if required)</w:t>
      </w:r>
      <w:r w:rsidR="003F1E0E">
        <w:rPr>
          <w:i/>
          <w:iCs/>
          <w:color w:val="FF0000"/>
        </w:rPr>
        <w:br/>
      </w:r>
    </w:p>
    <w:p w:rsidR="00A3594A" w:rsidRDefault="00063EE0" w:rsidP="00063EE0">
      <w:pPr>
        <w:pStyle w:val="BodyText"/>
        <w:numPr>
          <w:ilvl w:val="0"/>
          <w:numId w:val="1"/>
        </w:numPr>
        <w:spacing w:after="0"/>
      </w:pPr>
      <w:r w:rsidRPr="00063EE0">
        <w:t>Introduction</w:t>
      </w:r>
    </w:p>
    <w:p w:rsidR="00063EE0" w:rsidRDefault="00063EE0" w:rsidP="00063EE0">
      <w:pPr>
        <w:pStyle w:val="BodyText"/>
        <w:numPr>
          <w:ilvl w:val="1"/>
          <w:numId w:val="1"/>
        </w:numPr>
        <w:spacing w:after="0"/>
      </w:pPr>
      <w:r>
        <w:t>Overview of the project and the background behind it.</w:t>
      </w:r>
    </w:p>
    <w:p w:rsidR="00063EE0" w:rsidRDefault="00063EE0" w:rsidP="00063EE0">
      <w:pPr>
        <w:pStyle w:val="BodyText"/>
        <w:numPr>
          <w:ilvl w:val="1"/>
          <w:numId w:val="1"/>
        </w:numPr>
        <w:spacing w:after="0"/>
      </w:pPr>
      <w:r>
        <w:t xml:space="preserve">Project Objectives </w:t>
      </w:r>
    </w:p>
    <w:p w:rsidR="00063EE0" w:rsidRDefault="00063EE0" w:rsidP="00063EE0">
      <w:pPr>
        <w:pStyle w:val="BodyText"/>
        <w:numPr>
          <w:ilvl w:val="1"/>
          <w:numId w:val="1"/>
        </w:numPr>
        <w:spacing w:after="0"/>
      </w:pPr>
      <w:r>
        <w:t>Project Challenges</w:t>
      </w:r>
    </w:p>
    <w:p w:rsidR="00063EE0" w:rsidRDefault="00063EE0" w:rsidP="00063EE0">
      <w:pPr>
        <w:pStyle w:val="BodyText"/>
        <w:numPr>
          <w:ilvl w:val="1"/>
          <w:numId w:val="1"/>
        </w:numPr>
        <w:spacing w:after="0"/>
      </w:pPr>
      <w:r>
        <w:t>Structure of the document</w:t>
      </w:r>
    </w:p>
    <w:p w:rsidR="00063EE0" w:rsidRPr="00063EE0" w:rsidRDefault="00063EE0" w:rsidP="00063EE0">
      <w:pPr>
        <w:pStyle w:val="BodyText"/>
        <w:spacing w:after="0"/>
        <w:ind w:left="1440"/>
      </w:pPr>
    </w:p>
    <w:p w:rsidR="00063EE0" w:rsidRDefault="00561B82" w:rsidP="00063EE0">
      <w:pPr>
        <w:pStyle w:val="Chapterheading"/>
        <w:numPr>
          <w:ilvl w:val="0"/>
          <w:numId w:val="1"/>
        </w:numPr>
        <w:rPr>
          <w:b w:val="0"/>
          <w:sz w:val="24"/>
        </w:rPr>
      </w:pPr>
      <w:r>
        <w:rPr>
          <w:b w:val="0"/>
          <w:sz w:val="24"/>
        </w:rPr>
        <w:t>Research</w:t>
      </w:r>
    </w:p>
    <w:p w:rsidR="00561B82" w:rsidRDefault="00561B82" w:rsidP="00063EE0">
      <w:pPr>
        <w:pStyle w:val="Chapterheading"/>
        <w:numPr>
          <w:ilvl w:val="1"/>
          <w:numId w:val="1"/>
        </w:numPr>
        <w:rPr>
          <w:b w:val="0"/>
          <w:sz w:val="24"/>
        </w:rPr>
      </w:pPr>
      <w:proofErr w:type="spellStart"/>
      <w:r>
        <w:rPr>
          <w:b w:val="0"/>
          <w:sz w:val="24"/>
        </w:rPr>
        <w:t>Eg</w:t>
      </w:r>
      <w:proofErr w:type="spellEnd"/>
      <w:r>
        <w:rPr>
          <w:b w:val="0"/>
          <w:sz w:val="24"/>
        </w:rPr>
        <w:t>. Research related to identifying the problem that this project solves, research into solution definition</w:t>
      </w:r>
    </w:p>
    <w:p w:rsidR="00FA701F" w:rsidRDefault="00FA701F" w:rsidP="00FA701F">
      <w:pPr>
        <w:pStyle w:val="Chapterheading"/>
        <w:ind w:left="1440"/>
        <w:rPr>
          <w:b w:val="0"/>
          <w:sz w:val="24"/>
        </w:rPr>
      </w:pPr>
      <w:r>
        <w:rPr>
          <w:b w:val="0"/>
          <w:sz w:val="24"/>
        </w:rPr>
        <w:t>Algorithm</w:t>
      </w:r>
    </w:p>
    <w:p w:rsidR="00FA701F" w:rsidRDefault="00FA701F" w:rsidP="00FA701F">
      <w:pPr>
        <w:pStyle w:val="Chapterheading"/>
        <w:ind w:left="1440"/>
        <w:rPr>
          <w:b w:val="0"/>
          <w:sz w:val="24"/>
        </w:rPr>
      </w:pPr>
      <w:r>
        <w:rPr>
          <w:b w:val="0"/>
          <w:sz w:val="24"/>
        </w:rPr>
        <w:t>Current Solutions</w:t>
      </w:r>
    </w:p>
    <w:p w:rsidR="00FA701F" w:rsidRDefault="00FA701F" w:rsidP="00FA701F">
      <w:pPr>
        <w:pStyle w:val="Chapterheading"/>
        <w:ind w:left="1440"/>
        <w:rPr>
          <w:b w:val="0"/>
          <w:sz w:val="24"/>
        </w:rPr>
      </w:pPr>
    </w:p>
    <w:p w:rsidR="00FA701F" w:rsidRDefault="00FA701F" w:rsidP="00FA701F">
      <w:pPr>
        <w:pStyle w:val="Chapterheading"/>
        <w:ind w:left="1440"/>
        <w:rPr>
          <w:b w:val="0"/>
          <w:sz w:val="24"/>
        </w:rPr>
      </w:pPr>
      <w:r>
        <w:rPr>
          <w:b w:val="0"/>
          <w:sz w:val="24"/>
        </w:rPr>
        <w:t xml:space="preserve">My program is an </w:t>
      </w:r>
      <w:proofErr w:type="spellStart"/>
      <w:r>
        <w:rPr>
          <w:b w:val="0"/>
          <w:sz w:val="24"/>
        </w:rPr>
        <w:t>opensource</w:t>
      </w:r>
      <w:proofErr w:type="spellEnd"/>
      <w:r>
        <w:rPr>
          <w:b w:val="0"/>
          <w:sz w:val="24"/>
        </w:rPr>
        <w:t xml:space="preserve"> solution which provides a sports analytics framework based on non-proprietary hardware and that is what sets it apart from competitors.</w:t>
      </w:r>
    </w:p>
    <w:p w:rsidR="00FA701F" w:rsidRDefault="00FA701F" w:rsidP="00FA701F">
      <w:pPr>
        <w:pStyle w:val="Chapterheading"/>
        <w:ind w:left="1440"/>
        <w:rPr>
          <w:b w:val="0"/>
          <w:sz w:val="24"/>
        </w:rPr>
      </w:pPr>
    </w:p>
    <w:p w:rsidR="00FA701F" w:rsidRDefault="00FA701F" w:rsidP="00FA701F">
      <w:pPr>
        <w:pStyle w:val="Chapterheading"/>
        <w:ind w:left="1440"/>
        <w:rPr>
          <w:b w:val="0"/>
          <w:sz w:val="24"/>
        </w:rPr>
      </w:pPr>
      <w:r>
        <w:rPr>
          <w:b w:val="0"/>
          <w:sz w:val="24"/>
        </w:rPr>
        <w:t>Tech Research</w:t>
      </w:r>
    </w:p>
    <w:p w:rsidR="00063EE0" w:rsidRDefault="00063EE0" w:rsidP="00063EE0">
      <w:pPr>
        <w:pStyle w:val="Chapterheading"/>
        <w:numPr>
          <w:ilvl w:val="1"/>
          <w:numId w:val="1"/>
        </w:numPr>
        <w:rPr>
          <w:b w:val="0"/>
          <w:sz w:val="24"/>
        </w:rPr>
      </w:pPr>
      <w:r>
        <w:rPr>
          <w:b w:val="0"/>
          <w:sz w:val="24"/>
        </w:rPr>
        <w:t xml:space="preserve">An overview of the technologies evaluated and selected or rejected and the rationale behind the key decisions. </w:t>
      </w:r>
    </w:p>
    <w:p w:rsidR="00063EE0" w:rsidRPr="00063EE0" w:rsidRDefault="00063EE0" w:rsidP="00063EE0">
      <w:pPr>
        <w:pStyle w:val="Chapterheading"/>
        <w:ind w:left="1080"/>
        <w:rPr>
          <w:b w:val="0"/>
          <w:sz w:val="24"/>
        </w:rPr>
      </w:pPr>
    </w:p>
    <w:p w:rsidR="00063EE0" w:rsidRDefault="00063EE0" w:rsidP="00063EE0">
      <w:pPr>
        <w:pStyle w:val="Chapterheading"/>
        <w:numPr>
          <w:ilvl w:val="0"/>
          <w:numId w:val="1"/>
        </w:numPr>
        <w:rPr>
          <w:b w:val="0"/>
          <w:sz w:val="24"/>
        </w:rPr>
      </w:pPr>
      <w:r>
        <w:rPr>
          <w:b w:val="0"/>
          <w:sz w:val="24"/>
        </w:rPr>
        <w:t>Design</w:t>
      </w:r>
    </w:p>
    <w:p w:rsidR="00063EE0" w:rsidRDefault="00063EE0" w:rsidP="00063EE0">
      <w:pPr>
        <w:pStyle w:val="Chapterheading"/>
        <w:numPr>
          <w:ilvl w:val="1"/>
          <w:numId w:val="1"/>
        </w:numPr>
        <w:rPr>
          <w:b w:val="0"/>
          <w:sz w:val="24"/>
        </w:rPr>
      </w:pPr>
      <w:r>
        <w:rPr>
          <w:b w:val="0"/>
          <w:sz w:val="24"/>
        </w:rPr>
        <w:t xml:space="preserve">Identification of a design methodology including why it was chosen </w:t>
      </w:r>
    </w:p>
    <w:p w:rsidR="00063EE0" w:rsidRDefault="00063EE0" w:rsidP="00063EE0">
      <w:pPr>
        <w:pStyle w:val="Chapterheading"/>
        <w:numPr>
          <w:ilvl w:val="1"/>
          <w:numId w:val="1"/>
        </w:numPr>
        <w:rPr>
          <w:b w:val="0"/>
          <w:sz w:val="24"/>
        </w:rPr>
      </w:pPr>
      <w:r>
        <w:rPr>
          <w:b w:val="0"/>
          <w:sz w:val="24"/>
        </w:rPr>
        <w:t xml:space="preserve">Design of each of the project components </w:t>
      </w:r>
      <w:proofErr w:type="spellStart"/>
      <w:r>
        <w:rPr>
          <w:b w:val="0"/>
          <w:sz w:val="24"/>
        </w:rPr>
        <w:t>eg</w:t>
      </w:r>
      <w:proofErr w:type="spellEnd"/>
      <w:r>
        <w:rPr>
          <w:b w:val="0"/>
          <w:sz w:val="24"/>
        </w:rPr>
        <w:t>: the UI, Network, Project Demonstration, source code layout</w:t>
      </w:r>
    </w:p>
    <w:p w:rsidR="00063EE0" w:rsidRDefault="00063EE0" w:rsidP="00063EE0">
      <w:pPr>
        <w:pStyle w:val="Chapterheading"/>
        <w:numPr>
          <w:ilvl w:val="1"/>
          <w:numId w:val="1"/>
        </w:numPr>
        <w:rPr>
          <w:b w:val="0"/>
          <w:sz w:val="24"/>
        </w:rPr>
      </w:pPr>
      <w:r>
        <w:rPr>
          <w:b w:val="0"/>
          <w:sz w:val="24"/>
        </w:rPr>
        <w:t>Clearly identifying the list of features and use cases supported within the project.</w:t>
      </w:r>
    </w:p>
    <w:p w:rsidR="00086CE1" w:rsidRPr="00063EE0" w:rsidRDefault="00086CE1" w:rsidP="00086CE1">
      <w:pPr>
        <w:pStyle w:val="Chapterheading"/>
        <w:ind w:left="1440"/>
        <w:rPr>
          <w:b w:val="0"/>
          <w:sz w:val="24"/>
        </w:rPr>
      </w:pPr>
    </w:p>
    <w:p w:rsidR="00063EE0" w:rsidRDefault="00063EE0" w:rsidP="00063EE0">
      <w:pPr>
        <w:pStyle w:val="Chapterheading"/>
        <w:numPr>
          <w:ilvl w:val="0"/>
          <w:numId w:val="1"/>
        </w:numPr>
        <w:rPr>
          <w:b w:val="0"/>
          <w:sz w:val="24"/>
        </w:rPr>
      </w:pPr>
      <w:r w:rsidRPr="00063EE0">
        <w:rPr>
          <w:b w:val="0"/>
          <w:sz w:val="24"/>
        </w:rPr>
        <w:t>Architecture &amp; Development</w:t>
      </w:r>
    </w:p>
    <w:p w:rsidR="00063EE0" w:rsidRDefault="00063EE0" w:rsidP="00063EE0">
      <w:pPr>
        <w:pStyle w:val="Chapterheading"/>
        <w:numPr>
          <w:ilvl w:val="1"/>
          <w:numId w:val="1"/>
        </w:numPr>
        <w:rPr>
          <w:b w:val="0"/>
          <w:sz w:val="24"/>
        </w:rPr>
      </w:pPr>
      <w:r>
        <w:rPr>
          <w:b w:val="0"/>
          <w:sz w:val="24"/>
        </w:rPr>
        <w:t>Overview of the system architecture and a diagram to represent all of the key elements within the architecture.</w:t>
      </w:r>
    </w:p>
    <w:p w:rsidR="00063EE0" w:rsidRDefault="00086CE1" w:rsidP="00063EE0">
      <w:pPr>
        <w:pStyle w:val="Chapterheading"/>
        <w:numPr>
          <w:ilvl w:val="1"/>
          <w:numId w:val="1"/>
        </w:numPr>
        <w:rPr>
          <w:b w:val="0"/>
          <w:sz w:val="24"/>
        </w:rPr>
      </w:pPr>
      <w:r>
        <w:rPr>
          <w:b w:val="0"/>
          <w:sz w:val="24"/>
        </w:rPr>
        <w:t>Details of each component within the project, problems encountered and resolved, challenges overcome or worked around.</w:t>
      </w:r>
    </w:p>
    <w:p w:rsidR="00107FBC" w:rsidRDefault="00086CE1" w:rsidP="00063EE0">
      <w:pPr>
        <w:pStyle w:val="Chapterheading"/>
        <w:numPr>
          <w:ilvl w:val="1"/>
          <w:numId w:val="1"/>
        </w:numPr>
        <w:rPr>
          <w:b w:val="0"/>
          <w:sz w:val="24"/>
        </w:rPr>
      </w:pPr>
      <w:r>
        <w:rPr>
          <w:b w:val="0"/>
          <w:sz w:val="24"/>
        </w:rPr>
        <w:t>Identify key development components</w:t>
      </w:r>
      <w:r w:rsidR="00107FBC">
        <w:rPr>
          <w:b w:val="0"/>
          <w:sz w:val="24"/>
        </w:rPr>
        <w:t xml:space="preserve">;  </w:t>
      </w:r>
    </w:p>
    <w:p w:rsidR="00086CE1" w:rsidRDefault="00F82636" w:rsidP="00063EE0">
      <w:pPr>
        <w:pStyle w:val="Chapterheading"/>
        <w:numPr>
          <w:ilvl w:val="1"/>
          <w:numId w:val="1"/>
        </w:numPr>
        <w:rPr>
          <w:b w:val="0"/>
          <w:sz w:val="24"/>
        </w:rPr>
      </w:pPr>
      <w:r>
        <w:rPr>
          <w:b w:val="0"/>
          <w:sz w:val="24"/>
        </w:rPr>
        <w:t>I</w:t>
      </w:r>
      <w:r w:rsidR="00107FBC">
        <w:rPr>
          <w:b w:val="0"/>
          <w:sz w:val="24"/>
        </w:rPr>
        <w:t>dentification</w:t>
      </w:r>
      <w:r>
        <w:rPr>
          <w:b w:val="0"/>
          <w:sz w:val="24"/>
        </w:rPr>
        <w:t xml:space="preserve">/explanation </w:t>
      </w:r>
      <w:r w:rsidR="00107FBC">
        <w:rPr>
          <w:b w:val="0"/>
          <w:sz w:val="24"/>
        </w:rPr>
        <w:t>of external APIs</w:t>
      </w:r>
      <w:r>
        <w:rPr>
          <w:b w:val="0"/>
          <w:sz w:val="24"/>
        </w:rPr>
        <w:t xml:space="preserve"> used</w:t>
      </w:r>
      <w:r w:rsidR="00107FBC">
        <w:rPr>
          <w:b w:val="0"/>
          <w:sz w:val="24"/>
        </w:rPr>
        <w:t xml:space="preserve"> versus </w:t>
      </w:r>
      <w:r w:rsidR="00107FBC" w:rsidRPr="00F82636">
        <w:rPr>
          <w:b w:val="0"/>
          <w:sz w:val="24"/>
          <w:u w:val="single"/>
        </w:rPr>
        <w:t>own code</w:t>
      </w:r>
      <w:r w:rsidR="00107FBC">
        <w:rPr>
          <w:b w:val="0"/>
          <w:sz w:val="24"/>
        </w:rPr>
        <w:t xml:space="preserve"> </w:t>
      </w:r>
      <w:r w:rsidR="00E22035">
        <w:rPr>
          <w:b w:val="0"/>
          <w:sz w:val="24"/>
        </w:rPr>
        <w:t xml:space="preserve">; List of classes of your code etc .  </w:t>
      </w:r>
    </w:p>
    <w:p w:rsidR="00086CE1" w:rsidRDefault="00086CE1" w:rsidP="00086CE1">
      <w:pPr>
        <w:pStyle w:val="Chapterheading"/>
        <w:ind w:left="1440"/>
        <w:rPr>
          <w:b w:val="0"/>
          <w:sz w:val="24"/>
        </w:rPr>
      </w:pPr>
    </w:p>
    <w:p w:rsidR="00086CE1" w:rsidRDefault="00086CE1" w:rsidP="00063EE0">
      <w:pPr>
        <w:pStyle w:val="Chapterheading"/>
        <w:numPr>
          <w:ilvl w:val="0"/>
          <w:numId w:val="1"/>
        </w:numPr>
        <w:rPr>
          <w:b w:val="0"/>
          <w:sz w:val="24"/>
        </w:rPr>
      </w:pPr>
      <w:r>
        <w:rPr>
          <w:b w:val="0"/>
          <w:sz w:val="24"/>
        </w:rPr>
        <w:t>System Validation</w:t>
      </w:r>
    </w:p>
    <w:p w:rsidR="00086CE1" w:rsidRDefault="00086CE1" w:rsidP="00086CE1">
      <w:pPr>
        <w:pStyle w:val="Chapterheading"/>
        <w:numPr>
          <w:ilvl w:val="1"/>
          <w:numId w:val="1"/>
        </w:numPr>
        <w:rPr>
          <w:b w:val="0"/>
          <w:sz w:val="24"/>
        </w:rPr>
      </w:pPr>
      <w:r>
        <w:rPr>
          <w:b w:val="0"/>
          <w:sz w:val="24"/>
        </w:rPr>
        <w:t>Testing</w:t>
      </w:r>
    </w:p>
    <w:p w:rsidR="00086CE1" w:rsidRDefault="00086CE1" w:rsidP="00086CE1">
      <w:pPr>
        <w:pStyle w:val="Chapterheading"/>
        <w:numPr>
          <w:ilvl w:val="2"/>
          <w:numId w:val="1"/>
        </w:numPr>
        <w:rPr>
          <w:b w:val="0"/>
          <w:sz w:val="24"/>
        </w:rPr>
      </w:pPr>
      <w:r>
        <w:rPr>
          <w:b w:val="0"/>
          <w:sz w:val="24"/>
        </w:rPr>
        <w:t>What testing was performed, why it was selected and what are the key use cases within the project.</w:t>
      </w:r>
    </w:p>
    <w:p w:rsidR="00086CE1" w:rsidRDefault="00086CE1" w:rsidP="00086CE1">
      <w:pPr>
        <w:pStyle w:val="Chapterheading"/>
        <w:numPr>
          <w:ilvl w:val="1"/>
          <w:numId w:val="1"/>
        </w:numPr>
        <w:rPr>
          <w:b w:val="0"/>
          <w:sz w:val="24"/>
        </w:rPr>
      </w:pPr>
      <w:r>
        <w:rPr>
          <w:b w:val="0"/>
          <w:sz w:val="24"/>
        </w:rPr>
        <w:t>Demonstration</w:t>
      </w:r>
    </w:p>
    <w:p w:rsidR="00086CE1" w:rsidRDefault="00086CE1" w:rsidP="00086CE1">
      <w:pPr>
        <w:pStyle w:val="Chapterheading"/>
        <w:numPr>
          <w:ilvl w:val="2"/>
          <w:numId w:val="1"/>
        </w:numPr>
        <w:rPr>
          <w:b w:val="0"/>
          <w:sz w:val="24"/>
        </w:rPr>
      </w:pPr>
      <w:r>
        <w:rPr>
          <w:b w:val="0"/>
          <w:sz w:val="24"/>
        </w:rPr>
        <w:t>Identify what features can be demonstrated and show screen shots or reference a video online to</w:t>
      </w:r>
      <w:r w:rsidR="00AD2666">
        <w:rPr>
          <w:b w:val="0"/>
          <w:sz w:val="24"/>
        </w:rPr>
        <w:t xml:space="preserve"> show the project demonstration (for audience not at demo)</w:t>
      </w:r>
      <w:bookmarkStart w:id="0" w:name="_GoBack"/>
      <w:bookmarkEnd w:id="0"/>
    </w:p>
    <w:p w:rsidR="00086CE1" w:rsidRDefault="00086CE1" w:rsidP="00086CE1">
      <w:pPr>
        <w:pStyle w:val="Chapterheading"/>
        <w:ind w:left="1980"/>
        <w:rPr>
          <w:b w:val="0"/>
          <w:sz w:val="24"/>
        </w:rPr>
      </w:pPr>
    </w:p>
    <w:p w:rsidR="00063EE0" w:rsidRDefault="00063EE0" w:rsidP="00063EE0">
      <w:pPr>
        <w:pStyle w:val="Chapterheading"/>
        <w:numPr>
          <w:ilvl w:val="0"/>
          <w:numId w:val="1"/>
        </w:numPr>
        <w:rPr>
          <w:b w:val="0"/>
          <w:sz w:val="24"/>
        </w:rPr>
      </w:pPr>
      <w:r>
        <w:rPr>
          <w:b w:val="0"/>
          <w:sz w:val="24"/>
        </w:rPr>
        <w:lastRenderedPageBreak/>
        <w:t>Project Plan</w:t>
      </w:r>
    </w:p>
    <w:p w:rsidR="00086CE1" w:rsidRDefault="00086CE1" w:rsidP="00086CE1">
      <w:pPr>
        <w:pStyle w:val="Chapterheading"/>
        <w:numPr>
          <w:ilvl w:val="1"/>
          <w:numId w:val="1"/>
        </w:numPr>
        <w:rPr>
          <w:b w:val="0"/>
          <w:sz w:val="24"/>
        </w:rPr>
      </w:pPr>
      <w:r>
        <w:rPr>
          <w:b w:val="0"/>
          <w:sz w:val="24"/>
        </w:rPr>
        <w:t xml:space="preserve">Project Plan analysis and review of how it changed from the initial proposal including explanation of what changed and why, and suggestions on how to address this if the project was repeated. </w:t>
      </w:r>
    </w:p>
    <w:p w:rsidR="00086CE1" w:rsidRPr="00063EE0" w:rsidRDefault="00086CE1" w:rsidP="00086CE1">
      <w:pPr>
        <w:pStyle w:val="Chapterheading"/>
        <w:ind w:left="1440"/>
        <w:rPr>
          <w:b w:val="0"/>
          <w:sz w:val="24"/>
        </w:rPr>
      </w:pPr>
    </w:p>
    <w:p w:rsidR="00063EE0" w:rsidRDefault="00063EE0" w:rsidP="00063EE0">
      <w:pPr>
        <w:pStyle w:val="Chapterheading"/>
        <w:numPr>
          <w:ilvl w:val="0"/>
          <w:numId w:val="1"/>
        </w:numPr>
        <w:rPr>
          <w:b w:val="0"/>
          <w:sz w:val="24"/>
        </w:rPr>
      </w:pPr>
      <w:r>
        <w:rPr>
          <w:b w:val="0"/>
          <w:sz w:val="24"/>
        </w:rPr>
        <w:t>Conclusion</w:t>
      </w:r>
    </w:p>
    <w:p w:rsidR="00086CE1" w:rsidRDefault="00086CE1" w:rsidP="00086CE1">
      <w:pPr>
        <w:pStyle w:val="Chapterheading"/>
        <w:numPr>
          <w:ilvl w:val="1"/>
          <w:numId w:val="1"/>
        </w:numPr>
        <w:rPr>
          <w:b w:val="0"/>
          <w:sz w:val="24"/>
        </w:rPr>
      </w:pPr>
      <w:r>
        <w:rPr>
          <w:b w:val="0"/>
          <w:sz w:val="24"/>
        </w:rPr>
        <w:t>Analysis of the projects key elements identify the key learning obtained from the project and recommendations and suggestions for how the work can be improved on continued into the future.</w:t>
      </w:r>
    </w:p>
    <w:p w:rsidR="00086CE1" w:rsidRPr="00063EE0" w:rsidRDefault="00086CE1" w:rsidP="00086CE1">
      <w:pPr>
        <w:pStyle w:val="Chapterheading"/>
        <w:ind w:left="1440"/>
        <w:rPr>
          <w:b w:val="0"/>
          <w:sz w:val="24"/>
        </w:rPr>
      </w:pPr>
    </w:p>
    <w:p w:rsidR="00086CE1" w:rsidRDefault="00086CE1" w:rsidP="00086CE1">
      <w:pPr>
        <w:pStyle w:val="Header"/>
        <w:numPr>
          <w:ilvl w:val="0"/>
          <w:numId w:val="1"/>
        </w:numPr>
      </w:pPr>
      <w:r>
        <w:t>Bibliography</w:t>
      </w:r>
    </w:p>
    <w:p w:rsidR="003F52CD" w:rsidRDefault="003F52CD" w:rsidP="003F52CD">
      <w:pPr>
        <w:pStyle w:val="Header"/>
        <w:ind w:left="720"/>
      </w:pPr>
    </w:p>
    <w:p w:rsidR="006E1362" w:rsidRPr="006E1362" w:rsidRDefault="00063EE0" w:rsidP="008C26C8">
      <w:pPr>
        <w:pStyle w:val="Chapterheading"/>
        <w:numPr>
          <w:ilvl w:val="0"/>
          <w:numId w:val="1"/>
        </w:numPr>
        <w:rPr>
          <w:b w:val="0"/>
          <w:sz w:val="24"/>
        </w:rPr>
      </w:pPr>
      <w:r w:rsidRPr="00063EE0">
        <w:rPr>
          <w:b w:val="0"/>
          <w:sz w:val="24"/>
        </w:rPr>
        <w:t>Appendix</w:t>
      </w:r>
    </w:p>
    <w:p w:rsidR="008C26C8" w:rsidRDefault="008C26C8" w:rsidP="008C26C8">
      <w:pPr>
        <w:pStyle w:val="Chapterheading"/>
        <w:ind w:left="720"/>
        <w:rPr>
          <w:b w:val="0"/>
          <w:sz w:val="24"/>
        </w:rPr>
      </w:pPr>
    </w:p>
    <w:p w:rsidR="005C0594" w:rsidRDefault="00291658" w:rsidP="005C0594">
      <w:pPr>
        <w:pStyle w:val="Heading2"/>
      </w:pPr>
      <w:r>
        <w:br w:type="page"/>
      </w:r>
      <w:r w:rsidR="005C0594">
        <w:lastRenderedPageBreak/>
        <w:t>1. Introduction</w:t>
      </w:r>
    </w:p>
    <w:p w:rsidR="005C0594" w:rsidRDefault="005C0594" w:rsidP="005C0594">
      <w:pPr>
        <w:rPr>
          <w:sz w:val="44"/>
          <w:lang w:val="en-IE"/>
        </w:rPr>
      </w:pPr>
      <w:r>
        <w:br w:type="page"/>
      </w:r>
    </w:p>
    <w:p w:rsidR="00291658" w:rsidRDefault="00291658" w:rsidP="00291658">
      <w:pPr>
        <w:pStyle w:val="Heading2"/>
      </w:pPr>
      <w:r>
        <w:lastRenderedPageBreak/>
        <w:t>2. Research</w:t>
      </w:r>
    </w:p>
    <w:p w:rsidR="00291658" w:rsidRDefault="00291658" w:rsidP="00291658">
      <w:pPr>
        <w:rPr>
          <w:lang w:val="en-IE"/>
        </w:rPr>
      </w:pPr>
    </w:p>
    <w:p w:rsidR="00312DDD" w:rsidRDefault="00312DDD" w:rsidP="00312DDD">
      <w:pPr>
        <w:pStyle w:val="Chapterheading"/>
        <w:numPr>
          <w:ilvl w:val="0"/>
          <w:numId w:val="3"/>
        </w:numPr>
        <w:rPr>
          <w:b w:val="0"/>
          <w:sz w:val="24"/>
        </w:rPr>
      </w:pPr>
      <w:r>
        <w:rPr>
          <w:b w:val="0"/>
          <w:sz w:val="24"/>
        </w:rPr>
        <w:t>Research</w:t>
      </w:r>
    </w:p>
    <w:p w:rsidR="00312DDD" w:rsidRDefault="00312DDD" w:rsidP="00312DDD">
      <w:pPr>
        <w:pStyle w:val="Chapterheading"/>
        <w:numPr>
          <w:ilvl w:val="1"/>
          <w:numId w:val="3"/>
        </w:numPr>
        <w:rPr>
          <w:b w:val="0"/>
          <w:sz w:val="24"/>
        </w:rPr>
      </w:pPr>
      <w:proofErr w:type="spellStart"/>
      <w:r>
        <w:rPr>
          <w:b w:val="0"/>
          <w:sz w:val="24"/>
        </w:rPr>
        <w:t>Eg</w:t>
      </w:r>
      <w:proofErr w:type="spellEnd"/>
      <w:r>
        <w:rPr>
          <w:b w:val="0"/>
          <w:sz w:val="24"/>
        </w:rPr>
        <w:t>. Research related to identifying the problem that this project solves, research into solution definition</w:t>
      </w:r>
    </w:p>
    <w:p w:rsidR="00312DDD" w:rsidRDefault="00312DDD" w:rsidP="00312DDD">
      <w:pPr>
        <w:pStyle w:val="Chapterheading"/>
        <w:ind w:left="1440"/>
        <w:rPr>
          <w:b w:val="0"/>
          <w:sz w:val="24"/>
        </w:rPr>
      </w:pPr>
      <w:r>
        <w:rPr>
          <w:b w:val="0"/>
          <w:sz w:val="24"/>
        </w:rPr>
        <w:t>Algorithm</w:t>
      </w:r>
    </w:p>
    <w:p w:rsidR="00312DDD" w:rsidRDefault="00312DDD" w:rsidP="00312DDD">
      <w:pPr>
        <w:pStyle w:val="Chapterheading"/>
        <w:ind w:left="1440"/>
        <w:rPr>
          <w:b w:val="0"/>
          <w:sz w:val="24"/>
        </w:rPr>
      </w:pPr>
      <w:r>
        <w:rPr>
          <w:b w:val="0"/>
          <w:sz w:val="24"/>
        </w:rPr>
        <w:t>Current Solutions</w:t>
      </w:r>
    </w:p>
    <w:p w:rsidR="00312DDD" w:rsidRDefault="00312DDD" w:rsidP="00312DDD">
      <w:pPr>
        <w:pStyle w:val="Chapterheading"/>
        <w:ind w:left="1440"/>
        <w:rPr>
          <w:b w:val="0"/>
          <w:sz w:val="24"/>
        </w:rPr>
      </w:pPr>
    </w:p>
    <w:p w:rsidR="00312DDD" w:rsidRDefault="00312DDD" w:rsidP="00312DDD">
      <w:pPr>
        <w:pStyle w:val="Chapterheading"/>
        <w:ind w:left="1440"/>
        <w:rPr>
          <w:b w:val="0"/>
          <w:sz w:val="24"/>
        </w:rPr>
      </w:pPr>
      <w:r>
        <w:rPr>
          <w:b w:val="0"/>
          <w:sz w:val="24"/>
        </w:rPr>
        <w:t xml:space="preserve">My program is an </w:t>
      </w:r>
      <w:proofErr w:type="spellStart"/>
      <w:r>
        <w:rPr>
          <w:b w:val="0"/>
          <w:sz w:val="24"/>
        </w:rPr>
        <w:t>opensource</w:t>
      </w:r>
      <w:proofErr w:type="spellEnd"/>
      <w:r>
        <w:rPr>
          <w:b w:val="0"/>
          <w:sz w:val="24"/>
        </w:rPr>
        <w:t xml:space="preserve"> solution which provides a sports analytics framework based on non-proprietary hardware and that is what sets it apart from competitors.</w:t>
      </w:r>
    </w:p>
    <w:p w:rsidR="00312DDD" w:rsidRDefault="00312DDD" w:rsidP="00312DDD">
      <w:pPr>
        <w:pStyle w:val="Chapterheading"/>
        <w:ind w:left="1440"/>
        <w:rPr>
          <w:b w:val="0"/>
          <w:sz w:val="24"/>
        </w:rPr>
      </w:pPr>
    </w:p>
    <w:p w:rsidR="00312DDD" w:rsidRDefault="00312DDD" w:rsidP="00312DDD">
      <w:pPr>
        <w:pStyle w:val="Chapterheading"/>
        <w:ind w:left="1440"/>
        <w:rPr>
          <w:b w:val="0"/>
          <w:sz w:val="24"/>
        </w:rPr>
      </w:pPr>
      <w:r>
        <w:rPr>
          <w:b w:val="0"/>
          <w:sz w:val="24"/>
        </w:rPr>
        <w:t>Tech Research</w:t>
      </w:r>
    </w:p>
    <w:p w:rsidR="00312DDD" w:rsidRDefault="00312DDD" w:rsidP="00312DDD">
      <w:pPr>
        <w:pStyle w:val="Chapterheading"/>
        <w:numPr>
          <w:ilvl w:val="1"/>
          <w:numId w:val="3"/>
        </w:numPr>
        <w:rPr>
          <w:b w:val="0"/>
          <w:sz w:val="24"/>
        </w:rPr>
      </w:pPr>
      <w:r>
        <w:rPr>
          <w:b w:val="0"/>
          <w:sz w:val="24"/>
        </w:rPr>
        <w:t xml:space="preserve">An overview of the technologies evaluated and selected or rejected and the rationale behind the key decisions. </w:t>
      </w:r>
    </w:p>
    <w:p w:rsidR="00312DDD" w:rsidRPr="00291658" w:rsidRDefault="00312DDD" w:rsidP="00291658">
      <w:pPr>
        <w:rPr>
          <w:lang w:val="en-IE"/>
        </w:rPr>
      </w:pPr>
    </w:p>
    <w:p w:rsidR="00291658" w:rsidRDefault="00291658" w:rsidP="00291658">
      <w:pPr>
        <w:pStyle w:val="Heading3"/>
      </w:pPr>
      <w:r>
        <w:t>Introduction</w:t>
      </w:r>
    </w:p>
    <w:p w:rsidR="00291658" w:rsidRDefault="00291658" w:rsidP="00291658">
      <w:pPr>
        <w:rPr>
          <w:lang w:val="en-IE"/>
        </w:rPr>
      </w:pPr>
    </w:p>
    <w:p w:rsidR="00312DDD" w:rsidRDefault="00312DDD" w:rsidP="00312DDD">
      <w:pPr>
        <w:pStyle w:val="Heading4"/>
        <w:rPr>
          <w:lang w:val="en-IE"/>
        </w:rPr>
      </w:pPr>
      <w:r>
        <w:rPr>
          <w:lang w:val="en-IE"/>
        </w:rPr>
        <w:t xml:space="preserve">Trilateration Algorithm Research </w:t>
      </w:r>
    </w:p>
    <w:p w:rsidR="00312DDD" w:rsidRDefault="00312DDD" w:rsidP="00312DDD">
      <w:pPr>
        <w:pStyle w:val="Heading4"/>
        <w:rPr>
          <w:lang w:val="en-IE"/>
        </w:rPr>
      </w:pPr>
      <w:r>
        <w:rPr>
          <w:lang w:val="en-IE"/>
        </w:rPr>
        <w:t>Current Alternative Solutions to Sports Analytics</w:t>
      </w:r>
    </w:p>
    <w:p w:rsidR="00312DDD" w:rsidRDefault="00312DDD" w:rsidP="00312DDD">
      <w:pPr>
        <w:pStyle w:val="Heading5"/>
        <w:rPr>
          <w:lang w:val="en-IE"/>
        </w:rPr>
      </w:pPr>
      <w:proofErr w:type="spellStart"/>
      <w:r>
        <w:rPr>
          <w:lang w:val="en-IE"/>
        </w:rPr>
        <w:t>Fitbit</w:t>
      </w:r>
      <w:proofErr w:type="spellEnd"/>
    </w:p>
    <w:p w:rsidR="00312DDD" w:rsidRDefault="00312DDD" w:rsidP="00312DDD">
      <w:pPr>
        <w:rPr>
          <w:rFonts w:asciiTheme="majorHAnsi" w:eastAsiaTheme="majorEastAsia" w:hAnsiTheme="majorHAnsi" w:cstheme="majorBidi"/>
          <w:color w:val="243F60" w:themeColor="accent1" w:themeShade="7F"/>
          <w:lang w:val="en-IE"/>
        </w:rPr>
      </w:pPr>
    </w:p>
    <w:p w:rsidR="00312DDD" w:rsidRPr="00312DDD" w:rsidRDefault="00312DDD" w:rsidP="00312DDD">
      <w:pPr>
        <w:rPr>
          <w:lang w:val="en-IE"/>
        </w:rPr>
      </w:pPr>
      <w:proofErr w:type="spellStart"/>
      <w:r>
        <w:rPr>
          <w:rFonts w:asciiTheme="majorHAnsi" w:eastAsiaTheme="majorEastAsia" w:hAnsiTheme="majorHAnsi" w:cstheme="majorBidi"/>
          <w:color w:val="243F60" w:themeColor="accent1" w:themeShade="7F"/>
          <w:lang w:val="en-IE"/>
        </w:rPr>
        <w:t>Statsports</w:t>
      </w:r>
      <w:proofErr w:type="spellEnd"/>
    </w:p>
    <w:p w:rsidR="00312DDD" w:rsidRDefault="00312DDD" w:rsidP="00291658">
      <w:pPr>
        <w:rPr>
          <w:lang w:val="en-IE"/>
        </w:rPr>
      </w:pPr>
    </w:p>
    <w:p w:rsidR="00853CF8" w:rsidRDefault="00853CF8">
      <w:pPr>
        <w:rPr>
          <w:rFonts w:asciiTheme="majorHAnsi" w:eastAsiaTheme="majorEastAsia" w:hAnsiTheme="majorHAnsi" w:cstheme="majorBidi"/>
          <w:b/>
          <w:bCs/>
          <w:i/>
          <w:iCs/>
          <w:color w:val="4F81BD" w:themeColor="accent1"/>
          <w:lang w:val="en-IE"/>
        </w:rPr>
      </w:pPr>
      <w:r>
        <w:rPr>
          <w:lang w:val="en-IE"/>
        </w:rPr>
        <w:br w:type="page"/>
      </w:r>
    </w:p>
    <w:p w:rsidR="00312DDD" w:rsidRDefault="00312DDD" w:rsidP="00312DDD">
      <w:pPr>
        <w:pStyle w:val="Heading4"/>
        <w:rPr>
          <w:lang w:val="en-IE"/>
        </w:rPr>
      </w:pPr>
      <w:r>
        <w:rPr>
          <w:lang w:val="en-IE"/>
        </w:rPr>
        <w:lastRenderedPageBreak/>
        <w:t>Technologies Evaluated, Selected and Rejected</w:t>
      </w:r>
    </w:p>
    <w:p w:rsidR="00312DDD" w:rsidRDefault="00EB1A5C" w:rsidP="00EB1A5C">
      <w:pPr>
        <w:pStyle w:val="Heading4"/>
      </w:pPr>
      <w:r>
        <w:t>Version Control</w:t>
      </w:r>
    </w:p>
    <w:p w:rsidR="00EB1A5C" w:rsidRPr="00EB1A5C" w:rsidRDefault="00EB1A5C" w:rsidP="00EB1A5C">
      <w:pPr>
        <w:rPr>
          <w:color w:val="FF0000"/>
        </w:rPr>
      </w:pPr>
      <w:r>
        <w:rPr>
          <w:color w:val="FF0000"/>
        </w:rPr>
        <w:t>What is version control?</w:t>
      </w:r>
    </w:p>
    <w:p w:rsidR="00312DDD" w:rsidRPr="00B93BBF" w:rsidRDefault="00312DDD" w:rsidP="00FD2D4B">
      <w:pPr>
        <w:rPr>
          <w:color w:val="FF0000"/>
        </w:rPr>
      </w:pPr>
      <w:r>
        <w:t xml:space="preserve">Git is a version control tool for managing </w:t>
      </w:r>
      <w:r w:rsidR="00FD2D4B">
        <w:t>software</w:t>
      </w:r>
      <w:r>
        <w:t>.</w:t>
      </w:r>
      <w:r>
        <w:rPr>
          <w:color w:val="FF0000"/>
        </w:rPr>
        <w:t xml:space="preserve"> More on git</w:t>
      </w:r>
      <w:r w:rsidR="00FD2D4B">
        <w:rPr>
          <w:color w:val="FF0000"/>
        </w:rPr>
        <w:t xml:space="preserve"> </w:t>
      </w:r>
      <w:proofErr w:type="spellStart"/>
      <w:r w:rsidR="00FD2D4B">
        <w:t>Github</w:t>
      </w:r>
      <w:proofErr w:type="spellEnd"/>
      <w:r w:rsidR="00FD2D4B">
        <w:t xml:space="preserve"> provides code repositories accessible via the web.</w:t>
      </w:r>
      <w:r w:rsidR="006D6379">
        <w:t xml:space="preserve"> </w:t>
      </w:r>
      <w:r w:rsidR="006D6379">
        <w:fldChar w:fldCharType="begin"/>
      </w:r>
      <w:r w:rsidR="006D6379">
        <w:instrText xml:space="preserve"> ADDIN ZOTERO_ITEM CSL_CITATION {"citationID":"pWo3VlVH","properties":{"formattedCitation":"(1)","plainCitation":"(1)"},"citationItems":[{"id":77,"uris":["http://zotero.org/users/2216028/items/X9HJBFGN"],"uri":["http://zotero.org/users/2216028/items/X9HJBFGN"],"itemData":{"id":77,"type":"webpage","title":"Git - About Version Control","URL":"http://git-scm.com/book/en/v2/Getting-Started-About-Version-Control","accessed":{"date-parts":[["2015",4,1]]}}}],"schema":"https://github.com/citation-style-language/schema/raw/master/csl-citation.json"} </w:instrText>
      </w:r>
      <w:r w:rsidR="006D6379">
        <w:fldChar w:fldCharType="separate"/>
      </w:r>
      <w:r w:rsidR="006D6379" w:rsidRPr="006D6379">
        <w:t>(1)</w:t>
      </w:r>
      <w:r w:rsidR="006D6379">
        <w:fldChar w:fldCharType="end"/>
      </w:r>
    </w:p>
    <w:p w:rsidR="00312DDD" w:rsidRDefault="00312DDD" w:rsidP="00312DDD">
      <w:pPr>
        <w:pStyle w:val="Heading6"/>
      </w:pPr>
      <w:r>
        <w:t>Branches</w:t>
      </w:r>
    </w:p>
    <w:p w:rsidR="00312DDD" w:rsidRDefault="00312DDD" w:rsidP="00312DDD">
      <w:r>
        <w:rPr>
          <w:b/>
        </w:rPr>
        <w:t>master</w:t>
      </w:r>
      <w:r>
        <w:t xml:space="preserve"> - This branch only contains finished releases. The code should always be in a production ready state, meaning that it is ready to be deployed with no more development or unit testing required.</w:t>
      </w:r>
    </w:p>
    <w:p w:rsidR="00312DDD" w:rsidRDefault="00312DDD" w:rsidP="00312DDD">
      <w:r>
        <w:rPr>
          <w:b/>
        </w:rPr>
        <w:t>develop</w:t>
      </w:r>
      <w:r>
        <w:t xml:space="preserve"> - This branch is the branch with the latest delivered changes which are ready for release. This can also be known as a continuous integration branch in which multiple new features can be tested for compatibility with each other.</w:t>
      </w:r>
    </w:p>
    <w:p w:rsidR="00312DDD" w:rsidRDefault="00312DDD" w:rsidP="00312DDD">
      <w:r>
        <w:rPr>
          <w:b/>
        </w:rPr>
        <w:t xml:space="preserve">feature </w:t>
      </w:r>
      <w:r>
        <w:t>- There are feature branches for each different deliverable within the scope of the project.</w:t>
      </w:r>
    </w:p>
    <w:p w:rsidR="00312DDD" w:rsidRDefault="00312DDD" w:rsidP="00312DDD">
      <w:r>
        <w:rPr>
          <w:b/>
        </w:rPr>
        <w:t xml:space="preserve">release </w:t>
      </w:r>
      <w:r>
        <w:t xml:space="preserve">- This branch is created off the develop branch and merged back into master branch. Release branches represent all code from developed features which are tested and complete and ready for deployment. Release branches should be named </w:t>
      </w:r>
      <w:r>
        <w:rPr>
          <w:i/>
        </w:rPr>
        <w:t>release</w:t>
      </w:r>
      <w:r>
        <w:t xml:space="preserve"> followed by the version number.</w:t>
      </w:r>
    </w:p>
    <w:p w:rsidR="00EB1A5C" w:rsidRDefault="00EB1A5C" w:rsidP="00312DDD"/>
    <w:p w:rsidR="00312DDD" w:rsidRDefault="00312DDD" w:rsidP="00312DDD">
      <w:pPr>
        <w:rPr>
          <w:color w:val="FF0000"/>
        </w:rPr>
      </w:pPr>
      <w:r>
        <w:t>This branching scheme has been inspired by</w:t>
      </w:r>
      <w:r w:rsidR="006D6379">
        <w:t xml:space="preserve"> 'A Successful Git Branching Model by Vincent </w:t>
      </w:r>
      <w:proofErr w:type="spellStart"/>
      <w:r w:rsidR="006D6379">
        <w:t>Driessen</w:t>
      </w:r>
      <w:proofErr w:type="spellEnd"/>
      <w:r w:rsidR="006D6379">
        <w:fldChar w:fldCharType="begin"/>
      </w:r>
      <w:r w:rsidR="006D6379">
        <w:instrText xml:space="preserve"> ADDIN ZOTERO_ITEM CSL_CITATION {"citationID":"zTpLoJ0A","properties":{"formattedCitation":"(2)","plainCitation":"(2)"},"citationItems":[{"id":98,"uris":["http://zotero.org/users/2216028/items/7J2333QU"],"uri":["http://zotero.org/users/2216028/items/7J2333QU"],"itemData":{"id":98,"type":"post-weblog","title":"A Successful Git Branching Model","URL":"http://nvie.com/posts/a-successful-git-branching-model/","author":[{"family":"Driessen","given":"Vincent"}],"issued":{"date-parts":[["2010",1,5]]}}}],"schema":"https://github.com/citation-style-language/schema/raw/master/csl-citation.json"} </w:instrText>
      </w:r>
      <w:r w:rsidR="006D6379">
        <w:fldChar w:fldCharType="separate"/>
      </w:r>
      <w:r w:rsidR="006D6379" w:rsidRPr="006D6379">
        <w:t>(2)</w:t>
      </w:r>
      <w:r w:rsidR="006D6379">
        <w:fldChar w:fldCharType="end"/>
      </w:r>
      <w:r w:rsidR="006D6379">
        <w:t>.</w:t>
      </w:r>
    </w:p>
    <w:p w:rsidR="00312DDD" w:rsidRDefault="00312DDD" w:rsidP="00312DDD"/>
    <w:p w:rsidR="00312DDD" w:rsidRDefault="00312DDD" w:rsidP="00312DDD">
      <w:pPr>
        <w:pStyle w:val="Heading6"/>
      </w:pPr>
      <w:r>
        <w:t>Init</w:t>
      </w:r>
      <w:r w:rsidR="00853CF8">
        <w:t>ialize a directory</w:t>
      </w:r>
    </w:p>
    <w:p w:rsidR="00853CF8" w:rsidRPr="00853CF8" w:rsidRDefault="00853CF8" w:rsidP="00853CF8">
      <w:r>
        <w:t>Initialize a git repo in the current directory and fetch the platinum-analytics codebase.</w:t>
      </w:r>
    </w:p>
    <w:p w:rsidR="00312DDD" w:rsidRDefault="00312DDD" w:rsidP="00312DDD">
      <w:pPr>
        <w:pStyle w:val="bash"/>
      </w:pPr>
      <w:r>
        <w:t xml:space="preserve">git init </w:t>
      </w:r>
    </w:p>
    <w:p w:rsidR="00312DDD" w:rsidRDefault="00312DDD" w:rsidP="00312DDD">
      <w:pPr>
        <w:pStyle w:val="bash"/>
      </w:pPr>
      <w:r>
        <w:t xml:space="preserve">git remote add origin </w:t>
      </w:r>
      <w:hyperlink r:id="rId12">
        <w:r>
          <w:rPr>
            <w:rStyle w:val="InternetLink"/>
          </w:rPr>
          <w:t>git@github.com</w:t>
        </w:r>
      </w:hyperlink>
      <w:hyperlink>
        <w:r>
          <w:t>:peteehb/platinum-analytics.git</w:t>
        </w:r>
      </w:hyperlink>
    </w:p>
    <w:p w:rsidR="00312DDD" w:rsidRDefault="00312DDD" w:rsidP="00312DDD">
      <w:pPr>
        <w:pStyle w:val="bash"/>
      </w:pPr>
      <w:r>
        <w:t>git fetch</w:t>
      </w:r>
    </w:p>
    <w:p w:rsidR="00312DDD" w:rsidRDefault="00312DDD" w:rsidP="00312DDD">
      <w:pPr>
        <w:pStyle w:val="bash"/>
      </w:pPr>
      <w:r>
        <w:t xml:space="preserve">git pull origin </w:t>
      </w:r>
      <w:r w:rsidR="00853CF8">
        <w:t>develop</w:t>
      </w:r>
    </w:p>
    <w:p w:rsidR="00312DDD" w:rsidRDefault="00312DDD" w:rsidP="00312DDD">
      <w:pPr>
        <w:pStyle w:val="Heading6"/>
      </w:pPr>
      <w:r>
        <w:t>Committing</w:t>
      </w:r>
    </w:p>
    <w:p w:rsidR="00312DDD" w:rsidRDefault="00312DDD" w:rsidP="00312DDD">
      <w:r>
        <w:t xml:space="preserve">A commit command is issued when a developer wants to store any changes made. The developer adds the changed files to the commit and finishes with a message to describe those changes. A push command is used to sync the local branch with the remote branch on </w:t>
      </w:r>
      <w:proofErr w:type="spellStart"/>
      <w:r>
        <w:t>github</w:t>
      </w:r>
      <w:proofErr w:type="spellEnd"/>
      <w:r>
        <w:t>. Before issuing a push request, a pull request is issued which retrieves any changes which may have been made by other users to the same branch.</w:t>
      </w:r>
    </w:p>
    <w:p w:rsidR="00312DDD" w:rsidRDefault="00312DDD" w:rsidP="00312DDD">
      <w:pPr>
        <w:pStyle w:val="bash"/>
      </w:pPr>
      <w:bookmarkStart w:id="1" w:name="__DdeLink__182_1625592922"/>
      <w:r>
        <w:t>git pull</w:t>
      </w:r>
    </w:p>
    <w:bookmarkEnd w:id="1"/>
    <w:p w:rsidR="00312DDD" w:rsidRDefault="00312DDD" w:rsidP="00312DDD">
      <w:pPr>
        <w:pStyle w:val="bash"/>
      </w:pPr>
      <w:r>
        <w:t>git add .</w:t>
      </w:r>
    </w:p>
    <w:p w:rsidR="00312DDD" w:rsidRDefault="00312DDD" w:rsidP="00312DDD">
      <w:pPr>
        <w:pStyle w:val="bash"/>
      </w:pPr>
      <w:r>
        <w:t>git commit -am "Commit Message"</w:t>
      </w:r>
    </w:p>
    <w:p w:rsidR="00312DDD" w:rsidRDefault="00312DDD" w:rsidP="00312DDD">
      <w:pPr>
        <w:pStyle w:val="bash"/>
      </w:pPr>
      <w:r>
        <w:t>git push</w:t>
      </w:r>
    </w:p>
    <w:p w:rsidR="00312DDD" w:rsidRDefault="00312DDD" w:rsidP="00312DDD"/>
    <w:p w:rsidR="00312DDD" w:rsidRDefault="00312DDD" w:rsidP="00312DDD">
      <w:pPr>
        <w:pStyle w:val="Heading6"/>
      </w:pPr>
      <w:r>
        <w:t>Branching</w:t>
      </w:r>
    </w:p>
    <w:p w:rsidR="00312DDD" w:rsidRDefault="00312DDD" w:rsidP="00312DDD">
      <w:r>
        <w:t>Branching in GIT allows the developer to test new features without changing the develop branch. The developer has no commitment to add the changes should they fail to meet the requirement of the feature. Any successfully developed and tested feature can be merged back into the develop branch.</w:t>
      </w:r>
    </w:p>
    <w:p w:rsidR="00312DDD" w:rsidRDefault="00312DDD" w:rsidP="00312DDD">
      <w:pPr>
        <w:pStyle w:val="bash"/>
      </w:pPr>
      <w:r>
        <w:t>git branch -b new-feature develop</w:t>
      </w:r>
    </w:p>
    <w:p w:rsidR="00312DDD" w:rsidRDefault="00312DDD" w:rsidP="00312DDD"/>
    <w:p w:rsidR="00312DDD" w:rsidRDefault="00312DDD" w:rsidP="00312DDD">
      <w:pPr>
        <w:pStyle w:val="Heading6"/>
      </w:pPr>
      <w:r>
        <w:lastRenderedPageBreak/>
        <w:t>Merging</w:t>
      </w:r>
    </w:p>
    <w:p w:rsidR="00312DDD" w:rsidRDefault="00312DDD" w:rsidP="00312DDD">
      <w:r>
        <w:t>When development is complete on a branch the changes are merged back into the develop branch by either opening a pull request or merging the branch with the merge command.</w:t>
      </w:r>
    </w:p>
    <w:p w:rsidR="00312DDD" w:rsidRDefault="00312DDD" w:rsidP="00312DDD">
      <w:pPr>
        <w:pStyle w:val="bash"/>
      </w:pPr>
      <w:r>
        <w:t>git checkout develop</w:t>
      </w:r>
    </w:p>
    <w:p w:rsidR="00312DDD" w:rsidRDefault="00312DDD" w:rsidP="00312DDD">
      <w:pPr>
        <w:pStyle w:val="bash"/>
      </w:pPr>
      <w:r>
        <w:t>git pull --no-ff</w:t>
      </w:r>
    </w:p>
    <w:p w:rsidR="00312DDD" w:rsidRDefault="00312DDD" w:rsidP="00312DDD">
      <w:pPr>
        <w:pStyle w:val="bash"/>
      </w:pPr>
      <w:r>
        <w:t>git merge new-feature</w:t>
      </w:r>
    </w:p>
    <w:p w:rsidR="00312DDD" w:rsidRDefault="00312DDD" w:rsidP="00312DDD">
      <w:pPr>
        <w:pStyle w:val="bash"/>
      </w:pPr>
      <w:r>
        <w:t>git push</w:t>
      </w:r>
    </w:p>
    <w:p w:rsidR="00312DDD" w:rsidRDefault="00312DDD" w:rsidP="00312DDD">
      <w:pPr>
        <w:rPr>
          <w:sz w:val="2"/>
          <w:szCs w:val="2"/>
        </w:rPr>
      </w:pPr>
    </w:p>
    <w:p w:rsidR="00312DDD" w:rsidRDefault="00312DDD" w:rsidP="00312DDD">
      <w:r>
        <w:t xml:space="preserve">When working in a team it is usually better to create pull requests instead of merging feature branches. The main advantage of using pull requests is that they give a way for other team members and managers to review code before it is accepted into the main branch. </w:t>
      </w:r>
      <w:proofErr w:type="spellStart"/>
      <w:r>
        <w:t>Github</w:t>
      </w:r>
      <w:proofErr w:type="spellEnd"/>
      <w:r>
        <w:t xml:space="preserve"> shows every change made to files, displaying updates and also changes which will cause conflicts.</w:t>
      </w:r>
    </w:p>
    <w:p w:rsidR="00312DDD" w:rsidRDefault="00312DDD" w:rsidP="00312DDD">
      <w:pPr>
        <w:pStyle w:val="Heading6"/>
      </w:pPr>
      <w:r>
        <w:t>Conflicts</w:t>
      </w:r>
    </w:p>
    <w:p w:rsidR="00312DDD" w:rsidRDefault="00312DDD" w:rsidP="00312DDD">
      <w:pPr>
        <w:rPr>
          <w:color w:val="FF0000"/>
        </w:rPr>
      </w:pPr>
      <w:r>
        <w:t xml:space="preserve">Conflicts are collisions which arise "when two branches change the same part of the same file and then those two branches are merged." [help.github.com Resolving conflicts from the </w:t>
      </w:r>
      <w:proofErr w:type="spellStart"/>
      <w:r>
        <w:t>commandline</w:t>
      </w:r>
      <w:proofErr w:type="spellEnd"/>
      <w:r>
        <w:t>] To resolve conflicts..</w:t>
      </w:r>
      <w:r>
        <w:rPr>
          <w:color w:val="FF0000"/>
        </w:rPr>
        <w:t>resolve conflicts</w:t>
      </w:r>
    </w:p>
    <w:p w:rsidR="00312DDD" w:rsidRDefault="00312DDD" w:rsidP="00312DDD">
      <w:pPr>
        <w:pStyle w:val="Heading6"/>
      </w:pPr>
      <w:r>
        <w:t>Release a Version</w:t>
      </w:r>
    </w:p>
    <w:p w:rsidR="00312DDD" w:rsidRDefault="00312DDD" w:rsidP="00312DDD">
      <w:r>
        <w:t xml:space="preserve">When all of the development in the current scope of the project is completed a version can be released. A version branch is created off the master branch with a given version number. This branch is then tagged, which creates the release. </w:t>
      </w:r>
    </w:p>
    <w:p w:rsidR="00312DDD" w:rsidRDefault="00312DDD" w:rsidP="00312DDD">
      <w:pPr>
        <w:pStyle w:val="bash"/>
      </w:pPr>
      <w:r>
        <w:t>git checkout -b release-1.2 develop</w:t>
      </w:r>
    </w:p>
    <w:p w:rsidR="00312DDD" w:rsidRDefault="00312DDD" w:rsidP="00312DDD">
      <w:pPr>
        <w:pStyle w:val="bash"/>
      </w:pPr>
      <w:r>
        <w:t>git checkout master</w:t>
      </w:r>
    </w:p>
    <w:p w:rsidR="00312DDD" w:rsidRDefault="00312DDD" w:rsidP="00312DDD">
      <w:pPr>
        <w:pStyle w:val="bash"/>
      </w:pPr>
      <w:r>
        <w:t>git merge --no-ff release-1.2</w:t>
      </w:r>
    </w:p>
    <w:p w:rsidR="00312DDD" w:rsidRDefault="00312DDD" w:rsidP="00312DDD">
      <w:pPr>
        <w:pStyle w:val="bash"/>
      </w:pPr>
      <w:r>
        <w:t>git tag -a v1.2</w:t>
      </w:r>
    </w:p>
    <w:p w:rsidR="00312DDD" w:rsidRDefault="00312DDD" w:rsidP="00312DDD">
      <w:pPr>
        <w:pStyle w:val="bash"/>
      </w:pPr>
      <w:r>
        <w:t>git checkout develop</w:t>
      </w:r>
    </w:p>
    <w:p w:rsidR="00312DDD" w:rsidRDefault="00312DDD" w:rsidP="00312DDD">
      <w:pPr>
        <w:pStyle w:val="bash"/>
      </w:pPr>
      <w:r>
        <w:t>git develop</w:t>
      </w:r>
    </w:p>
    <w:p w:rsidR="00312DDD" w:rsidRDefault="00312DDD" w:rsidP="00312DDD">
      <w:pPr>
        <w:pStyle w:val="bash"/>
      </w:pPr>
      <w:r>
        <w:t>git merge --no-ff release 1.2</w:t>
      </w:r>
    </w:p>
    <w:p w:rsidR="00312DDD" w:rsidRDefault="00312DDD" w:rsidP="00312DDD">
      <w:pPr>
        <w:pStyle w:val="bash"/>
      </w:pPr>
      <w:r>
        <w:t>git push</w:t>
      </w:r>
    </w:p>
    <w:p w:rsidR="00312DDD" w:rsidRDefault="00312DDD" w:rsidP="00312DDD">
      <w:pPr>
        <w:pStyle w:val="Heading2"/>
      </w:pPr>
    </w:p>
    <w:p w:rsidR="00312DDD" w:rsidRDefault="00312DDD" w:rsidP="00312DDD">
      <w:pPr>
        <w:pStyle w:val="Heading5"/>
      </w:pPr>
      <w:r>
        <w:t>SSH</w:t>
      </w:r>
    </w:p>
    <w:p w:rsidR="00312DDD" w:rsidRDefault="00312DDD" w:rsidP="00312DDD">
      <w:r>
        <w:t xml:space="preserve">Ssh was used to run commands on the raspberry </w:t>
      </w:r>
      <w:proofErr w:type="spellStart"/>
      <w:r>
        <w:t>pis</w:t>
      </w:r>
      <w:proofErr w:type="spellEnd"/>
      <w:r>
        <w:t xml:space="preserve">. It allows remote login to the </w:t>
      </w:r>
      <w:proofErr w:type="spellStart"/>
      <w:r>
        <w:t>rpi</w:t>
      </w:r>
      <w:proofErr w:type="spellEnd"/>
      <w:r>
        <w:t xml:space="preserve">, returning a console in which to run commands. </w:t>
      </w:r>
    </w:p>
    <w:p w:rsidR="00312DDD" w:rsidRDefault="00312DDD" w:rsidP="00312DDD">
      <w:r>
        <w:t xml:space="preserve">By placing my laptop's public into </w:t>
      </w:r>
      <w:r>
        <w:rPr>
          <w:i/>
        </w:rPr>
        <w:t>/home/pi/.</w:t>
      </w:r>
      <w:proofErr w:type="spellStart"/>
      <w:r>
        <w:rPr>
          <w:i/>
        </w:rPr>
        <w:t>ssh</w:t>
      </w:r>
      <w:proofErr w:type="spellEnd"/>
      <w:r>
        <w:rPr>
          <w:i/>
        </w:rPr>
        <w:t>/</w:t>
      </w:r>
      <w:proofErr w:type="spellStart"/>
      <w:r>
        <w:rPr>
          <w:i/>
        </w:rPr>
        <w:t>authorized_keys</w:t>
      </w:r>
      <w:proofErr w:type="spellEnd"/>
      <w:r>
        <w:t xml:space="preserve"> I am able to login to the pi without entering a password. This process is repeated with the pi's keys placed on the db server. This facilitates the usage of </w:t>
      </w:r>
      <w:proofErr w:type="spellStart"/>
      <w:r>
        <w:t>scp</w:t>
      </w:r>
      <w:proofErr w:type="spellEnd"/>
      <w:r>
        <w:t xml:space="preserve"> to sync local files onto the db server, which also requires no input from the user.</w:t>
      </w:r>
    </w:p>
    <w:p w:rsidR="00312DDD" w:rsidRDefault="00312DDD" w:rsidP="00312DDD">
      <w:r>
        <w:t>SSH is also used to access the application and database servers to run commands to initialize these components.</w:t>
      </w:r>
    </w:p>
    <w:p w:rsidR="00312DDD" w:rsidRDefault="00312DDD" w:rsidP="00312DDD"/>
    <w:p w:rsidR="00312DDD" w:rsidRDefault="00312DDD" w:rsidP="00312DDD">
      <w:pPr>
        <w:pStyle w:val="Heading5"/>
      </w:pPr>
      <w:r>
        <w:t xml:space="preserve">VIM </w:t>
      </w:r>
    </w:p>
    <w:p w:rsidR="00312DDD" w:rsidRDefault="00312DDD" w:rsidP="00312DDD">
      <w:r>
        <w:t xml:space="preserve">Vim is a text editor found on almost all Linux systems. It is used to edit text files such as configurations on the Raspberry </w:t>
      </w:r>
      <w:proofErr w:type="spellStart"/>
      <w:r>
        <w:t>Pis</w:t>
      </w:r>
      <w:proofErr w:type="spellEnd"/>
      <w:r>
        <w:t>, APP and DB servers.</w:t>
      </w:r>
    </w:p>
    <w:p w:rsidR="00312DDD" w:rsidRDefault="00312DDD" w:rsidP="00312DDD"/>
    <w:p w:rsidR="00312DDD" w:rsidRDefault="00312DDD" w:rsidP="00312DDD">
      <w:pPr>
        <w:pStyle w:val="Heading5"/>
      </w:pPr>
      <w:r>
        <w:lastRenderedPageBreak/>
        <w:t>CRON JOBS</w:t>
      </w:r>
    </w:p>
    <w:p w:rsidR="00312DDD" w:rsidRDefault="00312DDD" w:rsidP="00312DDD">
      <w:r>
        <w:t xml:space="preserve">A </w:t>
      </w:r>
      <w:proofErr w:type="spellStart"/>
      <w:r>
        <w:t>cron</w:t>
      </w:r>
      <w:proofErr w:type="spellEnd"/>
      <w:r>
        <w:t xml:space="preserve"> job is used to launch a python script which starts the bluetooth monitoring on the Raspberry </w:t>
      </w:r>
      <w:proofErr w:type="spellStart"/>
      <w:r>
        <w:t>Pis</w:t>
      </w:r>
      <w:proofErr w:type="spellEnd"/>
      <w:r>
        <w:t xml:space="preserve">. This script is run on </w:t>
      </w:r>
      <w:proofErr w:type="spellStart"/>
      <w:r>
        <w:t>startup</w:t>
      </w:r>
      <w:proofErr w:type="spellEnd"/>
      <w:r>
        <w:t xml:space="preserve"> so the user does not need to interact with the pi at all once it has been powered on.</w:t>
      </w:r>
    </w:p>
    <w:p w:rsidR="00312DDD" w:rsidRDefault="00312DDD" w:rsidP="00312DDD">
      <w:pPr>
        <w:pStyle w:val="bash"/>
        <w:rPr>
          <w:szCs w:val="20"/>
        </w:rPr>
      </w:pPr>
      <w:proofErr w:type="spellStart"/>
      <w:r>
        <w:rPr>
          <w:szCs w:val="20"/>
        </w:rPr>
        <w:t>sudo</w:t>
      </w:r>
      <w:proofErr w:type="spellEnd"/>
      <w:r>
        <w:rPr>
          <w:szCs w:val="20"/>
        </w:rPr>
        <w:t xml:space="preserve"> </w:t>
      </w:r>
      <w:proofErr w:type="spellStart"/>
      <w:r>
        <w:rPr>
          <w:szCs w:val="20"/>
        </w:rPr>
        <w:t>crontab</w:t>
      </w:r>
      <w:proofErr w:type="spellEnd"/>
      <w:r>
        <w:rPr>
          <w:szCs w:val="20"/>
        </w:rPr>
        <w:t xml:space="preserve"> -e</w:t>
      </w:r>
    </w:p>
    <w:p w:rsidR="00312DDD" w:rsidRDefault="00312DDD" w:rsidP="00312DDD">
      <w:pPr>
        <w:pStyle w:val="bash"/>
        <w:rPr>
          <w:szCs w:val="20"/>
        </w:rPr>
      </w:pPr>
      <w:r>
        <w:rPr>
          <w:szCs w:val="20"/>
        </w:rPr>
        <w:t>@reboot /opt/platinum/mon/startup.sh</w:t>
      </w:r>
    </w:p>
    <w:p w:rsidR="00312DDD" w:rsidRPr="003D380C" w:rsidRDefault="00312DDD" w:rsidP="00312DDD">
      <w:pPr>
        <w:pStyle w:val="bash"/>
        <w:rPr>
          <w:szCs w:val="20"/>
        </w:rPr>
      </w:pPr>
      <w:r>
        <w:rPr>
          <w:szCs w:val="20"/>
        </w:rPr>
        <w:t>@reboot /opt/platinum/mon/syncfiles.sh</w:t>
      </w:r>
    </w:p>
    <w:p w:rsidR="00312DDD" w:rsidRDefault="00312DDD" w:rsidP="00312DDD">
      <w:pPr>
        <w:pStyle w:val="Heading6"/>
      </w:pPr>
      <w:r>
        <w:t>startrup.sh</w:t>
      </w:r>
    </w:p>
    <w:p w:rsidR="00312DDD" w:rsidRPr="001364AE" w:rsidRDefault="00312DDD" w:rsidP="00312DDD">
      <w:pPr>
        <w:pStyle w:val="bash"/>
        <w:rPr>
          <w:szCs w:val="20"/>
        </w:rPr>
      </w:pPr>
      <w:r>
        <w:rPr>
          <w:szCs w:val="20"/>
        </w:rPr>
        <w:t>python StartProgram.py 1 False</w:t>
      </w:r>
    </w:p>
    <w:p w:rsidR="00312DDD" w:rsidRDefault="00312DDD" w:rsidP="00312DDD"/>
    <w:p w:rsidR="00312DDD" w:rsidRDefault="00312DDD" w:rsidP="00312DDD">
      <w:r>
        <w:t xml:space="preserve">Another </w:t>
      </w:r>
      <w:proofErr w:type="spellStart"/>
      <w:r>
        <w:t>cron</w:t>
      </w:r>
      <w:proofErr w:type="spellEnd"/>
      <w:r>
        <w:t xml:space="preserve"> job is scheduled to run a python script to check if an internet connection has come available. If it has detected a </w:t>
      </w:r>
      <w:proofErr w:type="spellStart"/>
      <w:r>
        <w:t>wifi</w:t>
      </w:r>
      <w:proofErr w:type="spellEnd"/>
      <w:r>
        <w:t xml:space="preserve"> signal of a known network and established a connection to that network, the python script copies all local SensorReadings csv files to the application server. </w:t>
      </w:r>
    </w:p>
    <w:p w:rsidR="00312DDD" w:rsidRDefault="00312DDD" w:rsidP="00312DDD">
      <w:pPr>
        <w:pStyle w:val="Heading6"/>
      </w:pPr>
      <w:r>
        <w:t>syncfiles.sh</w:t>
      </w:r>
    </w:p>
    <w:p w:rsidR="00312DDD" w:rsidRPr="001364AE" w:rsidRDefault="00312DDD" w:rsidP="00312DDD">
      <w:pPr>
        <w:pStyle w:val="bash"/>
      </w:pPr>
      <w:r>
        <w:t>python SyncLocalFiles.py</w:t>
      </w:r>
    </w:p>
    <w:p w:rsidR="00312DDD" w:rsidRPr="00312DDD" w:rsidRDefault="00312DDD" w:rsidP="00312DDD">
      <w:pPr>
        <w:rPr>
          <w:lang w:val="en-IE"/>
        </w:rPr>
      </w:pPr>
    </w:p>
    <w:p w:rsidR="00312DDD" w:rsidRPr="00291658" w:rsidRDefault="00312DDD" w:rsidP="00291658">
      <w:pPr>
        <w:rPr>
          <w:lang w:val="en-IE"/>
        </w:rPr>
      </w:pPr>
    </w:p>
    <w:p w:rsidR="00291658" w:rsidRDefault="00291658" w:rsidP="00291658">
      <w:pPr>
        <w:pStyle w:val="Heading3"/>
      </w:pPr>
      <w:r>
        <w:t>Conclusion</w:t>
      </w:r>
    </w:p>
    <w:p w:rsidR="00291658" w:rsidRPr="00291658" w:rsidRDefault="00291658" w:rsidP="00291658">
      <w:pPr>
        <w:rPr>
          <w:lang w:val="en-IE"/>
        </w:rPr>
      </w:pPr>
    </w:p>
    <w:p w:rsidR="007638D3" w:rsidRDefault="007638D3">
      <w:pPr>
        <w:rPr>
          <w:lang w:val="en-IE"/>
        </w:rPr>
      </w:pPr>
      <w:r>
        <w:rPr>
          <w:lang w:val="en-IE"/>
        </w:rPr>
        <w:br w:type="page"/>
      </w:r>
    </w:p>
    <w:p w:rsidR="00C62547" w:rsidRDefault="00C62547" w:rsidP="00291658">
      <w:pPr>
        <w:pStyle w:val="Heading2"/>
      </w:pPr>
      <w:r>
        <w:lastRenderedPageBreak/>
        <w:t>3. Project Design and Methodology</w:t>
      </w:r>
    </w:p>
    <w:p w:rsidR="008C26C8" w:rsidRDefault="008C26C8" w:rsidP="008C26C8">
      <w:pPr>
        <w:pStyle w:val="Chapterheading"/>
        <w:ind w:left="720"/>
        <w:rPr>
          <w:b w:val="0"/>
          <w:sz w:val="24"/>
        </w:rPr>
      </w:pPr>
    </w:p>
    <w:p w:rsidR="004469E3" w:rsidRDefault="006E1362" w:rsidP="004469E3">
      <w:pPr>
        <w:pStyle w:val="Heading3"/>
      </w:pPr>
      <w:r>
        <w:t>Introduction</w:t>
      </w:r>
    </w:p>
    <w:p w:rsidR="00291658" w:rsidRPr="00291658" w:rsidRDefault="00291658" w:rsidP="00291658">
      <w:pPr>
        <w:rPr>
          <w:lang w:val="en-IE"/>
        </w:rPr>
      </w:pPr>
    </w:p>
    <w:p w:rsidR="004469E3" w:rsidRDefault="004469E3" w:rsidP="004469E3">
      <w:r>
        <w:t>In this section I will give an overview of the software development methodology which was used and why it was chosen. I will also discuss in detail the design of each of the system's components, listing each components features and which use cases they provide for.</w:t>
      </w:r>
    </w:p>
    <w:p w:rsidR="004469E3" w:rsidRDefault="004469E3" w:rsidP="004469E3"/>
    <w:p w:rsidR="006E1362" w:rsidRDefault="006E1362" w:rsidP="004469E3"/>
    <w:p w:rsidR="004469E3" w:rsidRDefault="004469E3" w:rsidP="004469E3">
      <w:pPr>
        <w:pStyle w:val="Heading3"/>
      </w:pPr>
      <w:r>
        <w:t>Software Methodology</w:t>
      </w:r>
    </w:p>
    <w:p w:rsidR="006E1362" w:rsidRDefault="006E1362" w:rsidP="006E1362">
      <w:pPr>
        <w:pStyle w:val="Heading4"/>
        <w:rPr>
          <w:lang w:val="en-IE"/>
        </w:rPr>
      </w:pPr>
      <w:r>
        <w:rPr>
          <w:lang w:val="en-IE"/>
        </w:rPr>
        <w:t>Introduction</w:t>
      </w:r>
    </w:p>
    <w:p w:rsidR="006E1362" w:rsidRDefault="006E1362" w:rsidP="006E1362">
      <w:pPr>
        <w:rPr>
          <w:color w:val="FF0000"/>
          <w:lang w:val="en-IE"/>
        </w:rPr>
      </w:pPr>
      <w:r w:rsidRPr="006E1362">
        <w:rPr>
          <w:color w:val="FF0000"/>
          <w:lang w:val="en-IE"/>
        </w:rPr>
        <w:t>Discuss</w:t>
      </w:r>
      <w:r>
        <w:rPr>
          <w:color w:val="FF0000"/>
          <w:lang w:val="en-IE"/>
        </w:rPr>
        <w:t xml:space="preserve"> software methodologies. Find sources</w:t>
      </w:r>
    </w:p>
    <w:p w:rsidR="006D6379" w:rsidRPr="006E1362" w:rsidRDefault="006D6379" w:rsidP="006E1362">
      <w:pPr>
        <w:rPr>
          <w:color w:val="FF0000"/>
          <w:lang w:val="en-IE"/>
        </w:rPr>
      </w:pPr>
      <w:r>
        <w:rPr>
          <w:color w:val="FF0000"/>
          <w:lang w:val="en-IE"/>
        </w:rPr>
        <w:t xml:space="preserve">Agile </w:t>
      </w:r>
    </w:p>
    <w:p w:rsidR="00C62547" w:rsidRDefault="004469E3" w:rsidP="004469E3">
      <w:pPr>
        <w:pStyle w:val="Heading4"/>
      </w:pPr>
      <w:r>
        <w:t>Identification of Methodology</w:t>
      </w:r>
    </w:p>
    <w:p w:rsidR="006E1362" w:rsidRPr="006E1362" w:rsidRDefault="006E1362" w:rsidP="006E1362">
      <w:pPr>
        <w:rPr>
          <w:color w:val="FF0000"/>
        </w:rPr>
      </w:pPr>
      <w:r>
        <w:rPr>
          <w:color w:val="FF0000"/>
        </w:rPr>
        <w:t xml:space="preserve">Discuss </w:t>
      </w:r>
      <w:proofErr w:type="spellStart"/>
      <w:r>
        <w:rPr>
          <w:color w:val="FF0000"/>
        </w:rPr>
        <w:t>xtreme</w:t>
      </w:r>
      <w:proofErr w:type="spellEnd"/>
      <w:r>
        <w:rPr>
          <w:color w:val="FF0000"/>
        </w:rPr>
        <w:t xml:space="preserve"> programming</w:t>
      </w:r>
    </w:p>
    <w:p w:rsidR="00C62547" w:rsidRDefault="00C62547" w:rsidP="00C62547">
      <w:r>
        <w:t>For this project I used an agile methodology. The Agile Process used was Extreme Programming.  According to this definition from extremeprogramming.org,  Extreme Programming "is a lot like a jigsaw puzzle. Individually the pieces make no sense, but when combined together a complete picture can be seen."</w:t>
      </w:r>
    </w:p>
    <w:p w:rsidR="004469E3" w:rsidRDefault="004469E3" w:rsidP="00C62547"/>
    <w:p w:rsidR="00C62547" w:rsidRDefault="00EB1A5C" w:rsidP="004469E3">
      <w:pPr>
        <w:jc w:val="center"/>
      </w:pPr>
      <w:r>
        <w:rPr>
          <w:noProof/>
          <w:lang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9.8pt;height:124.8pt">
            <v:imagedata r:id="rId13" o:title="project"/>
          </v:shape>
        </w:pict>
      </w:r>
    </w:p>
    <w:p w:rsidR="007821A2" w:rsidRDefault="007821A2" w:rsidP="00C62547"/>
    <w:p w:rsidR="006E1362" w:rsidRDefault="006E1362" w:rsidP="00C62547">
      <w:proofErr w:type="spellStart"/>
      <w:r>
        <w:t>Xtreme</w:t>
      </w:r>
      <w:proofErr w:type="spellEnd"/>
      <w:r>
        <w:t xml:space="preserve"> facilitates the rapid prototyping of software which</w:t>
      </w:r>
    </w:p>
    <w:p w:rsidR="006E1362" w:rsidRDefault="006E1362" w:rsidP="00C62547"/>
    <w:p w:rsidR="006E1362" w:rsidRDefault="006E1362" w:rsidP="00C62547"/>
    <w:p w:rsidR="006E1362" w:rsidRDefault="006E1362" w:rsidP="00C62547"/>
    <w:p w:rsidR="007821A2" w:rsidRDefault="007821A2" w:rsidP="007821A2"/>
    <w:p w:rsidR="007821A2" w:rsidRDefault="007821A2" w:rsidP="00C62547"/>
    <w:p w:rsidR="007821A2" w:rsidRDefault="007821A2"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4469E3" w:rsidRDefault="004469E3" w:rsidP="00C62547"/>
    <w:p w:rsidR="00017A5C" w:rsidRDefault="00017A5C" w:rsidP="00890BAD">
      <w:pPr>
        <w:pStyle w:val="Heading3"/>
        <w:rPr>
          <w:sz w:val="24"/>
          <w:lang w:val="en-GB"/>
        </w:rPr>
      </w:pPr>
    </w:p>
    <w:p w:rsidR="00017A5C" w:rsidRDefault="00017A5C" w:rsidP="00890BAD">
      <w:pPr>
        <w:pStyle w:val="Heading3"/>
      </w:pPr>
      <w:r>
        <w:t>Use Cases</w:t>
      </w:r>
    </w:p>
    <w:p w:rsidR="00017A5C" w:rsidRDefault="00017A5C" w:rsidP="00017A5C">
      <w:pPr>
        <w:rPr>
          <w:lang w:val="en-IE"/>
        </w:rPr>
      </w:pPr>
    </w:p>
    <w:p w:rsidR="00017A5C" w:rsidRDefault="00017A5C" w:rsidP="00017A5C">
      <w:pPr>
        <w:rPr>
          <w:lang w:val="en-IE"/>
        </w:rPr>
      </w:pPr>
    </w:p>
    <w:p w:rsidR="00017A5C" w:rsidRPr="00017A5C" w:rsidRDefault="00017A5C" w:rsidP="00017A5C">
      <w:pPr>
        <w:rPr>
          <w:lang w:val="en-IE"/>
        </w:rPr>
      </w:pPr>
    </w:p>
    <w:p w:rsidR="007821A2" w:rsidRDefault="00017A5C" w:rsidP="00890BAD">
      <w:pPr>
        <w:pStyle w:val="Heading3"/>
      </w:pPr>
      <w:r>
        <w:t>Project Components</w:t>
      </w:r>
    </w:p>
    <w:p w:rsidR="007821A2" w:rsidRDefault="007821A2" w:rsidP="007821A2"/>
    <w:p w:rsidR="00890BAD" w:rsidRDefault="004469E3" w:rsidP="007821A2">
      <w:r>
        <w:t xml:space="preserve">In this section I will </w:t>
      </w:r>
      <w:r w:rsidR="00FD4648">
        <w:t xml:space="preserve">give a detailed overview and presentation </w:t>
      </w:r>
      <w:r w:rsidR="00B132D3">
        <w:t xml:space="preserve">of </w:t>
      </w:r>
      <w:r w:rsidR="00FD4648">
        <w:t xml:space="preserve">each component in the project </w:t>
      </w:r>
      <w:r w:rsidR="00B132D3">
        <w:t xml:space="preserve">and detail how the </w:t>
      </w:r>
      <w:r w:rsidR="00FD4648">
        <w:t>components communicate</w:t>
      </w:r>
      <w:r w:rsidR="00B132D3">
        <w:t>d</w:t>
      </w:r>
      <w:r w:rsidR="00FD4648">
        <w:t xml:space="preserve"> with each other within the system.</w:t>
      </w:r>
    </w:p>
    <w:p w:rsidR="00890BAD" w:rsidRDefault="00890BAD" w:rsidP="007821A2"/>
    <w:p w:rsidR="00FD4648" w:rsidRPr="00017A5C" w:rsidRDefault="00FD4648" w:rsidP="00FD4648">
      <w:pPr>
        <w:pStyle w:val="Heading4"/>
        <w:rPr>
          <w:b w:val="0"/>
        </w:rPr>
      </w:pPr>
      <w:r>
        <w:t xml:space="preserve">Bluetooth Wearable Sensor </w:t>
      </w:r>
      <w:r w:rsidRPr="00017A5C">
        <w:t>Sensortag</w:t>
      </w:r>
    </w:p>
    <w:p w:rsidR="00FD4648" w:rsidRPr="00FD4648" w:rsidRDefault="00FD4648" w:rsidP="00FD4648">
      <w:r w:rsidRPr="00FD4648">
        <w:rPr>
          <w:i/>
        </w:rPr>
        <w:t>Sensortag</w:t>
      </w:r>
      <w:r>
        <w:rPr>
          <w:i/>
        </w:rPr>
        <w:t xml:space="preserve"> </w:t>
      </w:r>
      <w:r>
        <w:t xml:space="preserve">is the </w:t>
      </w:r>
      <w:r w:rsidR="00017A5C">
        <w:t>name of the chosen sensor which players will wear while being monitored by the Platinum Analytics program.</w:t>
      </w:r>
    </w:p>
    <w:p w:rsidR="00FD4648" w:rsidRDefault="00FD4648" w:rsidP="00FD4648">
      <w:pPr>
        <w:pStyle w:val="Heading4"/>
      </w:pPr>
      <w:r>
        <w:t>Bluetooth Monitor PNM-MON</w:t>
      </w:r>
    </w:p>
    <w:p w:rsidR="00FD4648" w:rsidRPr="00FD4648" w:rsidRDefault="00FD4648" w:rsidP="00FD4648">
      <w:r w:rsidRPr="00FD4648">
        <w:rPr>
          <w:i/>
        </w:rPr>
        <w:t>pnm-mon</w:t>
      </w:r>
      <w:r>
        <w:t xml:space="preserve"> is a Python application deployed on the three Raspberry Pi computers used for collecting the information from </w:t>
      </w:r>
    </w:p>
    <w:p w:rsidR="00FD4648" w:rsidRDefault="00FD4648" w:rsidP="00FD4648">
      <w:pPr>
        <w:pStyle w:val="Heading4"/>
      </w:pPr>
      <w:r>
        <w:t>Web Frontend PNM-WEB</w:t>
      </w:r>
    </w:p>
    <w:p w:rsidR="00FD4648" w:rsidRPr="00FD4648" w:rsidRDefault="00FD4648" w:rsidP="00FD4648">
      <w:r w:rsidRPr="00FD4648">
        <w:rPr>
          <w:i/>
        </w:rPr>
        <w:t>pnm-web</w:t>
      </w:r>
      <w:r>
        <w:rPr>
          <w:i/>
        </w:rPr>
        <w:t xml:space="preserve"> </w:t>
      </w:r>
      <w:r>
        <w:t>is the name given to the frontend web application which provides the web interface for users to interact with Platinum Analytics.</w:t>
      </w:r>
    </w:p>
    <w:p w:rsidR="006E1362" w:rsidRDefault="006E1362" w:rsidP="00FD4648">
      <w:pPr>
        <w:pStyle w:val="Heading4"/>
      </w:pPr>
      <w:r>
        <w:t>Database PNM-DB</w:t>
      </w:r>
    </w:p>
    <w:p w:rsidR="006E1362" w:rsidRDefault="00FD4648" w:rsidP="006E1362">
      <w:pPr>
        <w:rPr>
          <w:lang w:val="en-IE"/>
        </w:rPr>
      </w:pPr>
      <w:r w:rsidRPr="00017A5C">
        <w:rPr>
          <w:i/>
          <w:lang w:val="en-IE"/>
        </w:rPr>
        <w:t>pnm-db</w:t>
      </w:r>
      <w:r>
        <w:rPr>
          <w:lang w:val="en-IE"/>
        </w:rPr>
        <w:t xml:space="preserve"> </w:t>
      </w:r>
      <w:r w:rsidR="006E1362">
        <w:rPr>
          <w:lang w:val="en-IE"/>
        </w:rPr>
        <w:t xml:space="preserve">is a postgres </w:t>
      </w:r>
      <w:r>
        <w:rPr>
          <w:lang w:val="en-IE"/>
        </w:rPr>
        <w:t>backe</w:t>
      </w:r>
      <w:r w:rsidR="00017A5C">
        <w:rPr>
          <w:lang w:val="en-IE"/>
        </w:rPr>
        <w:t>d</w:t>
      </w:r>
      <w:r>
        <w:rPr>
          <w:lang w:val="en-IE"/>
        </w:rPr>
        <w:t xml:space="preserve"> SQL database </w:t>
      </w:r>
      <w:r w:rsidR="006E1362">
        <w:rPr>
          <w:lang w:val="en-IE"/>
        </w:rPr>
        <w:t>server</w:t>
      </w:r>
      <w:r>
        <w:rPr>
          <w:lang w:val="en-IE"/>
        </w:rPr>
        <w:t xml:space="preserve"> which is used for the persistent storage of all of the program's data. A </w:t>
      </w:r>
      <w:r w:rsidR="006E1362">
        <w:rPr>
          <w:lang w:val="en-IE"/>
        </w:rPr>
        <w:t xml:space="preserve">REST </w:t>
      </w:r>
      <w:r>
        <w:rPr>
          <w:lang w:val="en-IE"/>
        </w:rPr>
        <w:t xml:space="preserve">API sits in front of the database </w:t>
      </w:r>
      <w:r w:rsidR="006E1362">
        <w:rPr>
          <w:lang w:val="en-IE"/>
        </w:rPr>
        <w:t xml:space="preserve">which </w:t>
      </w:r>
      <w:r>
        <w:rPr>
          <w:lang w:val="en-IE"/>
        </w:rPr>
        <w:t xml:space="preserve">serves the program's data to users through </w:t>
      </w:r>
      <w:r>
        <w:rPr>
          <w:i/>
          <w:lang w:val="en-IE"/>
        </w:rPr>
        <w:t>pnm-</w:t>
      </w:r>
      <w:r w:rsidRPr="00FD4648">
        <w:rPr>
          <w:i/>
          <w:lang w:val="en-IE"/>
        </w:rPr>
        <w:t>web</w:t>
      </w:r>
      <w:r>
        <w:rPr>
          <w:lang w:val="en-IE"/>
        </w:rPr>
        <w:t xml:space="preserve"> </w:t>
      </w:r>
      <w:r w:rsidRPr="00FD4648">
        <w:rPr>
          <w:lang w:val="en-IE"/>
        </w:rPr>
        <w:t>over</w:t>
      </w:r>
      <w:r>
        <w:rPr>
          <w:lang w:val="en-IE"/>
        </w:rPr>
        <w:t xml:space="preserve"> the HTTP protocol. </w:t>
      </w:r>
    </w:p>
    <w:p w:rsidR="00FD4648" w:rsidRDefault="00FD4648" w:rsidP="006E1362">
      <w:pPr>
        <w:rPr>
          <w:lang w:val="en-IE"/>
        </w:rPr>
      </w:pPr>
    </w:p>
    <w:p w:rsidR="00017A5C" w:rsidRDefault="00017A5C" w:rsidP="006E1362">
      <w:pPr>
        <w:rPr>
          <w:lang w:val="en-IE"/>
        </w:rPr>
      </w:pPr>
    </w:p>
    <w:p w:rsidR="00017A5C" w:rsidRDefault="00017A5C" w:rsidP="006E1362">
      <w:pPr>
        <w:rPr>
          <w:lang w:val="en-IE"/>
        </w:rPr>
      </w:pPr>
    </w:p>
    <w:p w:rsidR="00017A5C" w:rsidRDefault="00017A5C" w:rsidP="00017A5C">
      <w:pPr>
        <w:pStyle w:val="Heading3"/>
      </w:pPr>
      <w:r>
        <w:t>Conclusion</w:t>
      </w:r>
    </w:p>
    <w:p w:rsidR="00291658" w:rsidRPr="00291658" w:rsidRDefault="00291658" w:rsidP="00291658">
      <w:pPr>
        <w:rPr>
          <w:lang w:val="en-IE"/>
        </w:rPr>
      </w:pPr>
    </w:p>
    <w:p w:rsidR="00E40853" w:rsidRDefault="00017A5C">
      <w:pPr>
        <w:rPr>
          <w:lang w:val="en-IE"/>
        </w:rPr>
      </w:pPr>
      <w:r>
        <w:rPr>
          <w:lang w:val="en-IE"/>
        </w:rPr>
        <w:t xml:space="preserve">In this section I gave an overview of the software methodology which was employed in the project and why it was chosen, a list of the use cases which outline what functionality was required at a high level and </w:t>
      </w:r>
      <w:r w:rsidR="00B132D3">
        <w:rPr>
          <w:lang w:val="en-IE"/>
        </w:rPr>
        <w:t xml:space="preserve">an overview of </w:t>
      </w:r>
      <w:r>
        <w:rPr>
          <w:lang w:val="en-IE"/>
        </w:rPr>
        <w:t>the projects components.</w:t>
      </w:r>
    </w:p>
    <w:p w:rsidR="00E40853" w:rsidRDefault="00E40853">
      <w:pPr>
        <w:rPr>
          <w:lang w:val="en-IE"/>
        </w:rPr>
      </w:pPr>
      <w:r>
        <w:rPr>
          <w:lang w:val="en-IE"/>
        </w:rPr>
        <w:br w:type="page"/>
      </w:r>
    </w:p>
    <w:p w:rsidR="00B132D3" w:rsidRDefault="00B132D3" w:rsidP="00E40853">
      <w:pPr>
        <w:pStyle w:val="Heading2"/>
      </w:pPr>
    </w:p>
    <w:p w:rsidR="00B132D3" w:rsidRDefault="00B132D3" w:rsidP="00B132D3">
      <w:pPr>
        <w:pStyle w:val="Chapterheading"/>
        <w:numPr>
          <w:ilvl w:val="0"/>
          <w:numId w:val="2"/>
        </w:numPr>
        <w:rPr>
          <w:b w:val="0"/>
          <w:sz w:val="24"/>
        </w:rPr>
      </w:pPr>
      <w:r w:rsidRPr="00063EE0">
        <w:rPr>
          <w:b w:val="0"/>
          <w:sz w:val="24"/>
        </w:rPr>
        <w:t>Architecture &amp; Development</w:t>
      </w:r>
    </w:p>
    <w:p w:rsidR="00B132D3" w:rsidRDefault="00B132D3" w:rsidP="00B132D3">
      <w:pPr>
        <w:pStyle w:val="Chapterheading"/>
        <w:numPr>
          <w:ilvl w:val="1"/>
          <w:numId w:val="2"/>
        </w:numPr>
        <w:rPr>
          <w:b w:val="0"/>
          <w:sz w:val="24"/>
        </w:rPr>
      </w:pPr>
      <w:r>
        <w:rPr>
          <w:b w:val="0"/>
          <w:sz w:val="24"/>
        </w:rPr>
        <w:t>Overview of the system architecture and a diagram to represent all of the key elements within the architecture.</w:t>
      </w:r>
    </w:p>
    <w:p w:rsidR="00B132D3" w:rsidRDefault="00B132D3" w:rsidP="00B132D3">
      <w:pPr>
        <w:pStyle w:val="Chapterheading"/>
        <w:numPr>
          <w:ilvl w:val="1"/>
          <w:numId w:val="2"/>
        </w:numPr>
        <w:rPr>
          <w:b w:val="0"/>
          <w:sz w:val="24"/>
        </w:rPr>
      </w:pPr>
      <w:r>
        <w:rPr>
          <w:b w:val="0"/>
          <w:sz w:val="24"/>
        </w:rPr>
        <w:t>Details of each component within the project, problems encountered and resolved, challenges overcome or worked around.</w:t>
      </w:r>
    </w:p>
    <w:p w:rsidR="00B132D3" w:rsidRDefault="00B132D3" w:rsidP="00B132D3">
      <w:pPr>
        <w:pStyle w:val="Chapterheading"/>
        <w:numPr>
          <w:ilvl w:val="1"/>
          <w:numId w:val="2"/>
        </w:numPr>
        <w:rPr>
          <w:b w:val="0"/>
          <w:sz w:val="24"/>
        </w:rPr>
      </w:pPr>
      <w:r>
        <w:rPr>
          <w:b w:val="0"/>
          <w:sz w:val="24"/>
        </w:rPr>
        <w:t xml:space="preserve">Identify key development components;  </w:t>
      </w:r>
    </w:p>
    <w:p w:rsidR="00B132D3" w:rsidRDefault="00B132D3" w:rsidP="00B132D3">
      <w:pPr>
        <w:pStyle w:val="Chapterheading"/>
        <w:numPr>
          <w:ilvl w:val="1"/>
          <w:numId w:val="2"/>
        </w:numPr>
        <w:rPr>
          <w:b w:val="0"/>
          <w:sz w:val="24"/>
        </w:rPr>
      </w:pPr>
      <w:r>
        <w:rPr>
          <w:b w:val="0"/>
          <w:sz w:val="24"/>
        </w:rPr>
        <w:t xml:space="preserve">Identification/explanation of external APIs used versus </w:t>
      </w:r>
      <w:r w:rsidRPr="00F82636">
        <w:rPr>
          <w:b w:val="0"/>
          <w:sz w:val="24"/>
          <w:u w:val="single"/>
        </w:rPr>
        <w:t>own code</w:t>
      </w:r>
      <w:r>
        <w:rPr>
          <w:b w:val="0"/>
          <w:sz w:val="24"/>
        </w:rPr>
        <w:t xml:space="preserve"> ; List of classes of your code etc .  </w:t>
      </w:r>
    </w:p>
    <w:p w:rsidR="00B132D3" w:rsidRDefault="00B132D3" w:rsidP="00E40853">
      <w:pPr>
        <w:pStyle w:val="Heading2"/>
      </w:pPr>
    </w:p>
    <w:p w:rsidR="00B132D3" w:rsidRDefault="00B132D3" w:rsidP="00E40853">
      <w:pPr>
        <w:pStyle w:val="Heading2"/>
      </w:pPr>
    </w:p>
    <w:p w:rsidR="00B132D3" w:rsidRDefault="00B132D3" w:rsidP="00E40853">
      <w:pPr>
        <w:pStyle w:val="Heading2"/>
      </w:pPr>
    </w:p>
    <w:p w:rsidR="00E40853" w:rsidRDefault="00E40853" w:rsidP="00E40853">
      <w:pPr>
        <w:pStyle w:val="Heading2"/>
      </w:pPr>
      <w:r>
        <w:t>4. Architecture and Development</w:t>
      </w:r>
    </w:p>
    <w:p w:rsidR="00291658" w:rsidRPr="00291658" w:rsidRDefault="00291658" w:rsidP="00291658">
      <w:pPr>
        <w:rPr>
          <w:lang w:val="en-IE"/>
        </w:rPr>
      </w:pPr>
    </w:p>
    <w:p w:rsidR="00B132D3" w:rsidRDefault="00B132D3" w:rsidP="00B132D3">
      <w:pPr>
        <w:pStyle w:val="Heading3"/>
      </w:pPr>
      <w:r>
        <w:t>Introduction</w:t>
      </w:r>
    </w:p>
    <w:p w:rsidR="00291658" w:rsidRPr="00291658" w:rsidRDefault="00291658" w:rsidP="00291658">
      <w:pPr>
        <w:rPr>
          <w:lang w:val="en-IE"/>
        </w:rPr>
      </w:pPr>
    </w:p>
    <w:p w:rsidR="00B132D3" w:rsidRDefault="00B132D3" w:rsidP="00B132D3">
      <w:pPr>
        <w:rPr>
          <w:lang w:val="en-IE"/>
        </w:rPr>
      </w:pPr>
      <w:r>
        <w:rPr>
          <w:lang w:val="en-IE"/>
        </w:rPr>
        <w:t xml:space="preserve">In this section I will give an overview of the system architecture representing all of the key elements which make up the project's architecture. I will also detail each of the components in the project </w:t>
      </w:r>
    </w:p>
    <w:p w:rsidR="006B403E" w:rsidRDefault="006B403E" w:rsidP="00B132D3">
      <w:pPr>
        <w:rPr>
          <w:lang w:val="en-IE"/>
        </w:rPr>
      </w:pPr>
    </w:p>
    <w:p w:rsidR="006B403E" w:rsidRDefault="006B403E" w:rsidP="006B403E">
      <w:pPr>
        <w:pStyle w:val="Heading3"/>
      </w:pPr>
      <w:r>
        <w:t>System Architecture</w:t>
      </w:r>
    </w:p>
    <w:p w:rsidR="00291658" w:rsidRPr="00291658" w:rsidRDefault="00291658" w:rsidP="00291658">
      <w:pPr>
        <w:rPr>
          <w:lang w:val="en-IE"/>
        </w:rPr>
      </w:pPr>
    </w:p>
    <w:p w:rsidR="006B403E" w:rsidRDefault="006B403E" w:rsidP="006B403E">
      <w:pPr>
        <w:rPr>
          <w:lang w:val="en-IE"/>
        </w:rPr>
      </w:pPr>
      <w:r>
        <w:rPr>
          <w:lang w:val="en-IE"/>
        </w:rPr>
        <w:t>Platinum Analytics is a multi-tiered application consisting of several hardware components. In this section I will detail the initialization, development and deployment of each component as well as giving an overview of how the system components interact with each other.</w:t>
      </w:r>
    </w:p>
    <w:p w:rsidR="006B403E" w:rsidRDefault="006B403E" w:rsidP="006B403E">
      <w:pPr>
        <w:rPr>
          <w:lang w:val="en-IE"/>
        </w:rPr>
      </w:pPr>
    </w:p>
    <w:p w:rsidR="006B403E" w:rsidRDefault="006B403E" w:rsidP="006B403E">
      <w:pPr>
        <w:pStyle w:val="Heading4"/>
        <w:rPr>
          <w:lang w:val="en-IE"/>
        </w:rPr>
      </w:pPr>
      <w:r>
        <w:rPr>
          <w:lang w:val="en-IE"/>
        </w:rPr>
        <w:t>PNM-Mon</w:t>
      </w:r>
      <w:r w:rsidR="008064F0">
        <w:rPr>
          <w:lang w:val="en-IE"/>
        </w:rPr>
        <w:t xml:space="preserve"> -</w:t>
      </w:r>
      <w:r>
        <w:rPr>
          <w:lang w:val="en-IE"/>
        </w:rPr>
        <w:t xml:space="preserve"> Architecture Setup</w:t>
      </w:r>
      <w:r w:rsidR="00236C4C">
        <w:rPr>
          <w:lang w:val="en-IE"/>
        </w:rPr>
        <w:t xml:space="preserve"> &amp; Deployment</w:t>
      </w:r>
    </w:p>
    <w:p w:rsidR="006B403E" w:rsidRDefault="006B403E" w:rsidP="006B403E">
      <w:pPr>
        <w:rPr>
          <w:lang w:val="en-IE"/>
        </w:rPr>
      </w:pPr>
      <w:r w:rsidRPr="006B403E">
        <w:rPr>
          <w:i/>
          <w:lang w:val="en-IE"/>
        </w:rPr>
        <w:t>PNM-Mon</w:t>
      </w:r>
      <w:r>
        <w:rPr>
          <w:lang w:val="en-IE"/>
        </w:rPr>
        <w:t xml:space="preserve"> is the name given to the </w:t>
      </w:r>
      <w:r w:rsidR="00236C4C">
        <w:rPr>
          <w:lang w:val="en-IE"/>
        </w:rPr>
        <w:t xml:space="preserve">Python based Bluetooth monitoring program responsible for collecting data from the sensors worn by the players which runs on </w:t>
      </w:r>
      <w:r>
        <w:rPr>
          <w:lang w:val="en-IE"/>
        </w:rPr>
        <w:t>Raspberry P</w:t>
      </w:r>
      <w:r w:rsidR="00236C4C">
        <w:rPr>
          <w:lang w:val="en-IE"/>
        </w:rPr>
        <w:t>i Linux computers</w:t>
      </w:r>
      <w:r>
        <w:rPr>
          <w:lang w:val="en-IE"/>
        </w:rPr>
        <w:t>.</w:t>
      </w:r>
      <w:r w:rsidR="00236C4C">
        <w:rPr>
          <w:lang w:val="en-IE"/>
        </w:rPr>
        <w:t xml:space="preserve"> In all there are three Raspberry Pi computers deployed in this project, the minimum number required to perform the trilateration algorithm detailed previously in Chapter 2.</w:t>
      </w:r>
    </w:p>
    <w:p w:rsidR="006B403E" w:rsidRDefault="006B403E" w:rsidP="006B403E">
      <w:pPr>
        <w:rPr>
          <w:lang w:val="en-IE"/>
        </w:rPr>
      </w:pPr>
    </w:p>
    <w:p w:rsidR="006B403E" w:rsidRDefault="006B403E" w:rsidP="006B403E">
      <w:pPr>
        <w:rPr>
          <w:lang w:val="en-IE"/>
        </w:rPr>
      </w:pPr>
      <w:r>
        <w:rPr>
          <w:lang w:val="en-IE"/>
        </w:rPr>
        <w:t>The setup of the Bluetooth monitoring component required the acquiring three Raspberry Pi computers. Each Raspberry Pi in turn required a Bluetooth radio, a Wi-Fi radio, a battery pack and a memory card to run the operating system off</w:t>
      </w:r>
      <w:r w:rsidR="004F4864">
        <w:rPr>
          <w:lang w:val="en-IE"/>
        </w:rPr>
        <w:t xml:space="preserve"> of</w:t>
      </w:r>
      <w:r>
        <w:rPr>
          <w:lang w:val="en-IE"/>
        </w:rPr>
        <w:t>.</w:t>
      </w:r>
    </w:p>
    <w:p w:rsidR="006B403E" w:rsidRDefault="006B403E" w:rsidP="006B403E">
      <w:pPr>
        <w:rPr>
          <w:lang w:val="en-IE"/>
        </w:rPr>
      </w:pPr>
    </w:p>
    <w:p w:rsidR="006B403E" w:rsidRDefault="006B403E" w:rsidP="006B403E">
      <w:pPr>
        <w:rPr>
          <w:lang w:val="en-IE"/>
        </w:rPr>
      </w:pPr>
      <w:r>
        <w:rPr>
          <w:lang w:val="en-IE"/>
        </w:rPr>
        <w:t>Two types of Raspberry Pi were used in this project, one Model 2</w:t>
      </w:r>
      <w:r w:rsidR="006F6C0B">
        <w:rPr>
          <w:lang w:val="en-IE"/>
        </w:rPr>
        <w:t>-B and two Model 3-Bs. The Model 2</w:t>
      </w:r>
      <w:r w:rsidR="004F4864">
        <w:rPr>
          <w:lang w:val="en-IE"/>
        </w:rPr>
        <w:t>-</w:t>
      </w:r>
      <w:r w:rsidR="006F6C0B">
        <w:rPr>
          <w:lang w:val="en-IE"/>
        </w:rPr>
        <w:t xml:space="preserve">B does not have </w:t>
      </w:r>
      <w:r w:rsidR="004F4864">
        <w:rPr>
          <w:lang w:val="en-IE"/>
        </w:rPr>
        <w:t xml:space="preserve">an </w:t>
      </w:r>
      <w:r w:rsidR="006F6C0B">
        <w:rPr>
          <w:lang w:val="en-IE"/>
        </w:rPr>
        <w:t>onboar</w:t>
      </w:r>
      <w:r w:rsidR="004F4864">
        <w:rPr>
          <w:lang w:val="en-IE"/>
        </w:rPr>
        <w:t>d Bluetooth or Wi-Fi radio</w:t>
      </w:r>
      <w:r w:rsidR="006F6C0B">
        <w:rPr>
          <w:lang w:val="en-IE"/>
        </w:rPr>
        <w:t xml:space="preserve"> and so USB alternatives were used instead. The Model 3</w:t>
      </w:r>
      <w:r w:rsidR="004F4864">
        <w:rPr>
          <w:lang w:val="en-IE"/>
        </w:rPr>
        <w:t>-</w:t>
      </w:r>
      <w:r w:rsidR="006F6C0B">
        <w:rPr>
          <w:lang w:val="en-IE"/>
        </w:rPr>
        <w:t>B does have onboard Bluetooth and Wi-Fi radios and so</w:t>
      </w:r>
      <w:r w:rsidR="004F4864">
        <w:rPr>
          <w:lang w:val="en-IE"/>
        </w:rPr>
        <w:t xml:space="preserve"> no</w:t>
      </w:r>
      <w:r w:rsidR="006F6C0B">
        <w:rPr>
          <w:lang w:val="en-IE"/>
        </w:rPr>
        <w:t xml:space="preserve"> additional hardware was required for these computers.</w:t>
      </w:r>
    </w:p>
    <w:p w:rsidR="006F6C0B" w:rsidRDefault="006F6C0B" w:rsidP="006B403E">
      <w:pPr>
        <w:rPr>
          <w:lang w:val="en-IE"/>
        </w:rPr>
      </w:pPr>
    </w:p>
    <w:p w:rsidR="006F6C0B" w:rsidRDefault="006F6C0B" w:rsidP="006B403E">
      <w:pPr>
        <w:rPr>
          <w:lang w:val="en-IE"/>
        </w:rPr>
      </w:pPr>
      <w:r>
        <w:rPr>
          <w:lang w:val="en-IE"/>
        </w:rPr>
        <w:lastRenderedPageBreak/>
        <w:t>A battery pack was required for each Raspberry Pi so that they could be deployed around a sports pitch away from any source of mains power.</w:t>
      </w:r>
    </w:p>
    <w:p w:rsidR="006F6C0B" w:rsidRDefault="006F6C0B" w:rsidP="006B403E">
      <w:pPr>
        <w:rPr>
          <w:lang w:val="en-IE"/>
        </w:rPr>
      </w:pPr>
    </w:p>
    <w:p w:rsidR="006F6C0B" w:rsidRDefault="006F6C0B" w:rsidP="006B403E">
      <w:pPr>
        <w:rPr>
          <w:lang w:val="en-IE"/>
        </w:rPr>
      </w:pPr>
      <w:r>
        <w:rPr>
          <w:lang w:val="en-IE"/>
        </w:rPr>
        <w:t xml:space="preserve">The memory card required for each Raspberry Pi allowed for the installation of the Raspbian Gnu-Linux operating system. Raspbian is a stripped down Debian distro which is </w:t>
      </w:r>
      <w:r w:rsidR="004F4864">
        <w:rPr>
          <w:lang w:val="en-IE"/>
        </w:rPr>
        <w:t xml:space="preserve">tailored for </w:t>
      </w:r>
      <w:r>
        <w:rPr>
          <w:lang w:val="en-IE"/>
        </w:rPr>
        <w:t xml:space="preserve">the Raspberry Pi computer. Raspbian also comes with Python 2.7 installed by default, reducing the amount of additional software required to be installed on the system. </w:t>
      </w:r>
    </w:p>
    <w:p w:rsidR="006F6C0B" w:rsidRDefault="006F6C0B" w:rsidP="006B403E">
      <w:pPr>
        <w:rPr>
          <w:lang w:val="en-IE"/>
        </w:rPr>
      </w:pPr>
    </w:p>
    <w:p w:rsidR="008064F0" w:rsidRDefault="006F6C0B" w:rsidP="006B403E">
      <w:pPr>
        <w:rPr>
          <w:lang w:val="en-IE"/>
        </w:rPr>
      </w:pPr>
      <w:r>
        <w:rPr>
          <w:lang w:val="en-IE"/>
        </w:rPr>
        <w:t xml:space="preserve">To configure the system on first boot each Pi was connected via a wired internet connection. </w:t>
      </w:r>
      <w:r w:rsidR="008064F0">
        <w:rPr>
          <w:lang w:val="en-IE"/>
        </w:rPr>
        <w:t>Before we are able to run any commands the Pi we must find out the Pi's IP address and connect to it over SSH.</w:t>
      </w:r>
    </w:p>
    <w:p w:rsidR="008064F0" w:rsidRDefault="008064F0" w:rsidP="006B403E">
      <w:pPr>
        <w:rPr>
          <w:lang w:val="en-IE"/>
        </w:rPr>
      </w:pPr>
    </w:p>
    <w:p w:rsidR="008064F0" w:rsidRDefault="008064F0" w:rsidP="008064F0">
      <w:pPr>
        <w:pStyle w:val="bash"/>
        <w:rPr>
          <w:color w:val="4F6228" w:themeColor="accent3" w:themeShade="80"/>
          <w:lang w:val="en-IE"/>
        </w:rPr>
      </w:pPr>
      <w:r>
        <w:rPr>
          <w:color w:val="4F6228" w:themeColor="accent3" w:themeShade="80"/>
          <w:lang w:val="en-IE"/>
        </w:rPr>
        <w:t># Search for the Raspberry Pi's IP address</w:t>
      </w:r>
    </w:p>
    <w:p w:rsidR="008064F0" w:rsidRDefault="008064F0" w:rsidP="008064F0">
      <w:pPr>
        <w:pStyle w:val="bash"/>
        <w:rPr>
          <w:color w:val="4F6228" w:themeColor="accent3" w:themeShade="80"/>
          <w:lang w:val="en-IE"/>
        </w:rPr>
      </w:pPr>
    </w:p>
    <w:p w:rsidR="008064F0" w:rsidRDefault="008064F0" w:rsidP="008064F0">
      <w:pPr>
        <w:pStyle w:val="bash"/>
        <w:rPr>
          <w:color w:val="4F6228" w:themeColor="accent3" w:themeShade="80"/>
          <w:lang w:val="en-IE"/>
        </w:rPr>
      </w:pPr>
    </w:p>
    <w:p w:rsidR="008064F0" w:rsidRDefault="008064F0" w:rsidP="008064F0">
      <w:pPr>
        <w:pStyle w:val="bash"/>
        <w:rPr>
          <w:color w:val="4F6228" w:themeColor="accent3" w:themeShade="80"/>
          <w:lang w:val="en-IE"/>
        </w:rPr>
      </w:pPr>
      <w:r>
        <w:rPr>
          <w:color w:val="4F6228" w:themeColor="accent3" w:themeShade="80"/>
          <w:lang w:val="en-IE"/>
        </w:rPr>
        <w:t># Attempt to connect to each IP with the following command until the right # address is found</w:t>
      </w:r>
    </w:p>
    <w:p w:rsidR="008064F0" w:rsidRDefault="008064F0" w:rsidP="008064F0">
      <w:pPr>
        <w:pStyle w:val="bash"/>
      </w:pPr>
      <w:r>
        <w:t>ssh pi@192.168.0.14</w:t>
      </w:r>
    </w:p>
    <w:p w:rsidR="008064F0" w:rsidRDefault="008064F0" w:rsidP="008064F0">
      <w:pPr>
        <w:pStyle w:val="bash"/>
      </w:pPr>
    </w:p>
    <w:p w:rsidR="008064F0" w:rsidRDefault="008064F0" w:rsidP="008064F0">
      <w:pPr>
        <w:pStyle w:val="bash"/>
        <w:rPr>
          <w:color w:val="4F6228" w:themeColor="accent3" w:themeShade="80"/>
        </w:rPr>
      </w:pPr>
      <w:r>
        <w:rPr>
          <w:color w:val="4F6228" w:themeColor="accent3" w:themeShade="80"/>
        </w:rPr>
        <w:t># Once the correct IP is found we can enter the password and connect to the # pi</w:t>
      </w:r>
    </w:p>
    <w:p w:rsidR="008064F0" w:rsidRPr="008064F0" w:rsidRDefault="008064F0" w:rsidP="008064F0">
      <w:pPr>
        <w:pStyle w:val="bash"/>
      </w:pPr>
      <w:r>
        <w:t>Please enter password for user pi@192.168.0.14: *******</w:t>
      </w:r>
    </w:p>
    <w:p w:rsidR="008064F0" w:rsidRDefault="008064F0" w:rsidP="006B403E">
      <w:pPr>
        <w:rPr>
          <w:lang w:val="en-IE"/>
        </w:rPr>
      </w:pPr>
    </w:p>
    <w:p w:rsidR="008064F0" w:rsidRPr="008064F0" w:rsidRDefault="008064F0" w:rsidP="006B403E">
      <w:pPr>
        <w:rPr>
          <w:lang w:val="en-IE"/>
        </w:rPr>
      </w:pPr>
      <w:r>
        <w:rPr>
          <w:lang w:val="en-IE"/>
        </w:rPr>
        <w:t xml:space="preserve">Once we have found the right IP address and entered the correct password for the </w:t>
      </w:r>
      <w:r>
        <w:rPr>
          <w:i/>
          <w:lang w:val="en-IE"/>
        </w:rPr>
        <w:t>pi</w:t>
      </w:r>
      <w:r>
        <w:rPr>
          <w:lang w:val="en-IE"/>
        </w:rPr>
        <w:t xml:space="preserve"> user we </w:t>
      </w:r>
      <w:r w:rsidR="00236C4C">
        <w:rPr>
          <w:lang w:val="en-IE"/>
        </w:rPr>
        <w:t xml:space="preserve">gain </w:t>
      </w:r>
      <w:r>
        <w:rPr>
          <w:lang w:val="en-IE"/>
        </w:rPr>
        <w:t>access to the Pi. From here we are presented with a terminal interface on which to run commands on the Pi.</w:t>
      </w:r>
    </w:p>
    <w:p w:rsidR="008064F0" w:rsidRDefault="008064F0" w:rsidP="006B403E">
      <w:pPr>
        <w:rPr>
          <w:lang w:val="en-IE"/>
        </w:rPr>
      </w:pPr>
    </w:p>
    <w:p w:rsidR="006F6C0B" w:rsidRDefault="008064F0" w:rsidP="006B403E">
      <w:pPr>
        <w:rPr>
          <w:lang w:val="en-IE"/>
        </w:rPr>
      </w:pPr>
      <w:r>
        <w:rPr>
          <w:lang w:val="en-IE"/>
        </w:rPr>
        <w:t xml:space="preserve">With an SSH connection </w:t>
      </w:r>
      <w:r w:rsidR="00236C4C">
        <w:rPr>
          <w:lang w:val="en-IE"/>
        </w:rPr>
        <w:t xml:space="preserve">to the Pi </w:t>
      </w:r>
      <w:r>
        <w:rPr>
          <w:lang w:val="en-IE"/>
        </w:rPr>
        <w:t>established</w:t>
      </w:r>
      <w:r w:rsidR="00236C4C">
        <w:rPr>
          <w:lang w:val="en-IE"/>
        </w:rPr>
        <w:t>,</w:t>
      </w:r>
      <w:r>
        <w:rPr>
          <w:lang w:val="en-IE"/>
        </w:rPr>
        <w:t xml:space="preserve"> t</w:t>
      </w:r>
      <w:r w:rsidR="006F6C0B">
        <w:rPr>
          <w:lang w:val="en-IE"/>
        </w:rPr>
        <w:t xml:space="preserve">he following commands were run </w:t>
      </w:r>
      <w:r>
        <w:rPr>
          <w:lang w:val="en-IE"/>
        </w:rPr>
        <w:t>on</w:t>
      </w:r>
      <w:r w:rsidR="006F6C0B">
        <w:rPr>
          <w:lang w:val="en-IE"/>
        </w:rPr>
        <w:t xml:space="preserve"> the commandline</w:t>
      </w:r>
      <w:r w:rsidR="00236C4C">
        <w:rPr>
          <w:lang w:val="en-IE"/>
        </w:rPr>
        <w:t xml:space="preserve"> which</w:t>
      </w:r>
      <w:r w:rsidR="00790B37">
        <w:rPr>
          <w:lang w:val="en-IE"/>
        </w:rPr>
        <w:t xml:space="preserve"> enable the Wi-Fi and Bluetooth radios and also install the software </w:t>
      </w:r>
      <w:r>
        <w:rPr>
          <w:lang w:val="en-IE"/>
        </w:rPr>
        <w:t xml:space="preserve">libraries </w:t>
      </w:r>
      <w:r w:rsidR="00790B37">
        <w:rPr>
          <w:lang w:val="en-IE"/>
        </w:rPr>
        <w:t xml:space="preserve">required to run </w:t>
      </w:r>
      <w:r w:rsidR="00790B37" w:rsidRPr="006F6C0B">
        <w:rPr>
          <w:i/>
          <w:lang w:val="en-IE"/>
        </w:rPr>
        <w:t>PNM-Mon</w:t>
      </w:r>
      <w:r w:rsidR="00790B37">
        <w:rPr>
          <w:lang w:val="en-IE"/>
        </w:rPr>
        <w:t>.</w:t>
      </w:r>
    </w:p>
    <w:p w:rsidR="00790B37" w:rsidRDefault="00790B37" w:rsidP="006B403E">
      <w:pPr>
        <w:rPr>
          <w:lang w:val="en-IE"/>
        </w:rPr>
      </w:pPr>
    </w:p>
    <w:p w:rsidR="006C7E48" w:rsidRPr="006C7E48" w:rsidRDefault="006C7E48" w:rsidP="00790B37">
      <w:pPr>
        <w:pStyle w:val="bash"/>
        <w:rPr>
          <w:color w:val="4F6228" w:themeColor="accent3" w:themeShade="80"/>
        </w:rPr>
      </w:pPr>
      <w:r w:rsidRPr="006C7E48">
        <w:rPr>
          <w:color w:val="4F6228" w:themeColor="accent3" w:themeShade="80"/>
        </w:rPr>
        <w:t xml:space="preserve"># </w:t>
      </w:r>
      <w:r>
        <w:rPr>
          <w:color w:val="4F6228" w:themeColor="accent3" w:themeShade="80"/>
        </w:rPr>
        <w:t>Enable the wireless and bluetooth radios</w:t>
      </w:r>
    </w:p>
    <w:p w:rsidR="00790B37" w:rsidRDefault="00790B37" w:rsidP="00790B37">
      <w:pPr>
        <w:pStyle w:val="bash"/>
      </w:pPr>
      <w:r>
        <w:t>sudo iwconfig</w:t>
      </w:r>
      <w:r w:rsidR="006C7E48">
        <w:t xml:space="preserve"> wlan0 up</w:t>
      </w:r>
    </w:p>
    <w:p w:rsidR="00790B37" w:rsidRDefault="006C7E48" w:rsidP="00790B37">
      <w:pPr>
        <w:pStyle w:val="bash"/>
      </w:pPr>
      <w:r>
        <w:t>sudo hciconfig hci0 up</w:t>
      </w:r>
    </w:p>
    <w:p w:rsidR="006C7E48" w:rsidRDefault="006C7E48" w:rsidP="00790B37">
      <w:pPr>
        <w:pStyle w:val="bash"/>
      </w:pPr>
    </w:p>
    <w:p w:rsidR="006C7E48" w:rsidRPr="006C7E48" w:rsidRDefault="006C7E48" w:rsidP="00790B37">
      <w:pPr>
        <w:pStyle w:val="bash"/>
        <w:rPr>
          <w:color w:val="4F6228" w:themeColor="accent3" w:themeShade="80"/>
        </w:rPr>
      </w:pPr>
      <w:r w:rsidRPr="006C7E48">
        <w:rPr>
          <w:color w:val="4F6228" w:themeColor="accent3" w:themeShade="80"/>
        </w:rPr>
        <w:t># Add wireless network connection details to wireless client conf file</w:t>
      </w:r>
    </w:p>
    <w:p w:rsidR="006C7E48" w:rsidRDefault="006C7E48" w:rsidP="00790B37">
      <w:pPr>
        <w:pStyle w:val="bash"/>
      </w:pPr>
      <w:r>
        <w:t>sudo vim /etc/wpa_supplicant.conf</w:t>
      </w:r>
    </w:p>
    <w:p w:rsidR="006C7E48" w:rsidRDefault="006C7E48" w:rsidP="00790B37">
      <w:pPr>
        <w:pStyle w:val="bash"/>
      </w:pPr>
    </w:p>
    <w:p w:rsidR="006C7E48" w:rsidRPr="006C7E48" w:rsidRDefault="006C7E48" w:rsidP="00790B37">
      <w:pPr>
        <w:pStyle w:val="bash"/>
        <w:rPr>
          <w:color w:val="4F6228" w:themeColor="accent3" w:themeShade="80"/>
        </w:rPr>
      </w:pPr>
      <w:r w:rsidRPr="006C7E48">
        <w:rPr>
          <w:color w:val="4F6228" w:themeColor="accent3" w:themeShade="80"/>
        </w:rPr>
        <w:t># Add the following lines to the file and save</w:t>
      </w:r>
    </w:p>
    <w:p w:rsidR="006C7E48" w:rsidRDefault="006C7E48" w:rsidP="00790B37">
      <w:pPr>
        <w:pStyle w:val="bash"/>
      </w:pPr>
      <w:r>
        <w:t>network = {</w:t>
      </w:r>
    </w:p>
    <w:p w:rsidR="006C7E48" w:rsidRDefault="006C7E48" w:rsidP="00790B37">
      <w:pPr>
        <w:pStyle w:val="bash"/>
      </w:pPr>
      <w:r>
        <w:tab/>
        <w:t>ssid="wireless-network-name"</w:t>
      </w:r>
    </w:p>
    <w:p w:rsidR="006C7E48" w:rsidRDefault="006C7E48" w:rsidP="00790B37">
      <w:pPr>
        <w:pStyle w:val="bash"/>
      </w:pPr>
      <w:r>
        <w:tab/>
        <w:t>psk="wireless-access-code"</w:t>
      </w:r>
    </w:p>
    <w:p w:rsidR="006C7E48" w:rsidRDefault="006C7E48" w:rsidP="00790B37">
      <w:pPr>
        <w:pStyle w:val="bash"/>
      </w:pPr>
      <w:r>
        <w:t>}</w:t>
      </w:r>
    </w:p>
    <w:p w:rsidR="006C7E48" w:rsidRDefault="006C7E48" w:rsidP="00790B37">
      <w:pPr>
        <w:pStyle w:val="bash"/>
      </w:pPr>
    </w:p>
    <w:p w:rsidR="006C7E48" w:rsidRDefault="006C7E48" w:rsidP="00790B37">
      <w:pPr>
        <w:pStyle w:val="bash"/>
        <w:rPr>
          <w:color w:val="4F6228" w:themeColor="accent3" w:themeShade="80"/>
        </w:rPr>
      </w:pPr>
      <w:r w:rsidRPr="006C7E48">
        <w:rPr>
          <w:color w:val="4F6228" w:themeColor="accent3" w:themeShade="80"/>
        </w:rPr>
        <w:t xml:space="preserve"># </w:t>
      </w:r>
      <w:r>
        <w:rPr>
          <w:color w:val="4F6228" w:themeColor="accent3" w:themeShade="80"/>
        </w:rPr>
        <w:t>With the network address added attempt to connect</w:t>
      </w:r>
    </w:p>
    <w:p w:rsidR="006C7E48" w:rsidRDefault="006C7E48" w:rsidP="00790B37">
      <w:pPr>
        <w:pStyle w:val="bash"/>
      </w:pPr>
      <w:r>
        <w:t>sudo dhclient</w:t>
      </w:r>
    </w:p>
    <w:p w:rsidR="006C7E48" w:rsidRDefault="006C7E48" w:rsidP="00790B37">
      <w:pPr>
        <w:pStyle w:val="bash"/>
      </w:pPr>
    </w:p>
    <w:p w:rsidR="006C7E48" w:rsidRDefault="006C7E48" w:rsidP="006C7E48">
      <w:pPr>
        <w:pStyle w:val="bash"/>
        <w:rPr>
          <w:color w:val="4F6228" w:themeColor="accent3" w:themeShade="80"/>
        </w:rPr>
      </w:pPr>
      <w:r w:rsidRPr="006C7E48">
        <w:rPr>
          <w:color w:val="4F6228" w:themeColor="accent3" w:themeShade="80"/>
        </w:rPr>
        <w:t xml:space="preserve"># </w:t>
      </w:r>
      <w:r>
        <w:rPr>
          <w:color w:val="4F6228" w:themeColor="accent3" w:themeShade="80"/>
        </w:rPr>
        <w:t>Install bluetooth monitoring software</w:t>
      </w:r>
    </w:p>
    <w:p w:rsidR="006C7E48" w:rsidRPr="006C7E48" w:rsidRDefault="006C7E48" w:rsidP="006C7E48">
      <w:pPr>
        <w:pStyle w:val="bash"/>
      </w:pPr>
      <w:r>
        <w:t xml:space="preserve">sudo </w:t>
      </w:r>
      <w:r w:rsidR="008064F0">
        <w:t>apt-get install bluez -y</w:t>
      </w:r>
    </w:p>
    <w:p w:rsidR="006C7E48" w:rsidRDefault="006C7E48" w:rsidP="00790B37">
      <w:pPr>
        <w:pStyle w:val="bash"/>
      </w:pPr>
    </w:p>
    <w:p w:rsidR="00790B37" w:rsidRPr="00790B37" w:rsidRDefault="00790B37" w:rsidP="006B403E">
      <w:pPr>
        <w:rPr>
          <w:lang w:val="en-IE"/>
        </w:rPr>
      </w:pPr>
    </w:p>
    <w:p w:rsidR="006F6C0B" w:rsidRDefault="008064F0" w:rsidP="006B403E">
      <w:pPr>
        <w:rPr>
          <w:lang w:val="en-IE"/>
        </w:rPr>
      </w:pPr>
      <w:r>
        <w:rPr>
          <w:lang w:val="en-IE"/>
        </w:rPr>
        <w:t xml:space="preserve">The next step is to download the </w:t>
      </w:r>
      <w:r w:rsidRPr="008064F0">
        <w:rPr>
          <w:i/>
          <w:lang w:val="en-IE"/>
        </w:rPr>
        <w:t>PNM-Mon</w:t>
      </w:r>
      <w:r>
        <w:rPr>
          <w:i/>
          <w:lang w:val="en-IE"/>
        </w:rPr>
        <w:t xml:space="preserve"> </w:t>
      </w:r>
      <w:r>
        <w:rPr>
          <w:lang w:val="en-IE"/>
        </w:rPr>
        <w:t>software from git</w:t>
      </w:r>
      <w:r w:rsidR="00236C4C">
        <w:rPr>
          <w:lang w:val="en-IE"/>
        </w:rPr>
        <w:t>hub</w:t>
      </w:r>
      <w:r>
        <w:rPr>
          <w:lang w:val="en-IE"/>
        </w:rPr>
        <w:t xml:space="preserve"> onto the Pi.</w:t>
      </w:r>
    </w:p>
    <w:p w:rsidR="008064F0" w:rsidRDefault="008064F0" w:rsidP="006B403E">
      <w:pPr>
        <w:rPr>
          <w:lang w:val="en-IE"/>
        </w:rPr>
      </w:pPr>
    </w:p>
    <w:p w:rsidR="008064F0" w:rsidRDefault="008064F0" w:rsidP="008064F0">
      <w:pPr>
        <w:pStyle w:val="bash"/>
        <w:rPr>
          <w:color w:val="4F6228" w:themeColor="accent3" w:themeShade="80"/>
        </w:rPr>
      </w:pPr>
      <w:r w:rsidRPr="006C7E48">
        <w:rPr>
          <w:color w:val="4F6228" w:themeColor="accent3" w:themeShade="80"/>
        </w:rPr>
        <w:t xml:space="preserve"># </w:t>
      </w:r>
      <w:r>
        <w:rPr>
          <w:color w:val="4F6228" w:themeColor="accent3" w:themeShade="80"/>
        </w:rPr>
        <w:t>Connect to git and download platinum-analytics repo</w:t>
      </w:r>
    </w:p>
    <w:p w:rsidR="008064F0" w:rsidRDefault="008064F0" w:rsidP="008064F0">
      <w:pPr>
        <w:pStyle w:val="bash"/>
      </w:pPr>
      <w:r>
        <w:lastRenderedPageBreak/>
        <w:t>git init</w:t>
      </w:r>
    </w:p>
    <w:p w:rsidR="00853CF8" w:rsidRDefault="00853CF8" w:rsidP="00853CF8">
      <w:pPr>
        <w:pStyle w:val="bash"/>
      </w:pPr>
      <w:r>
        <w:t xml:space="preserve">git remote add origin </w:t>
      </w:r>
      <w:hyperlink r:id="rId14">
        <w:r>
          <w:rPr>
            <w:rStyle w:val="InternetLink"/>
          </w:rPr>
          <w:t>git@github.com</w:t>
        </w:r>
      </w:hyperlink>
      <w:hyperlink>
        <w:r>
          <w:t>:peteehb/platinum-analytics.git</w:t>
        </w:r>
      </w:hyperlink>
    </w:p>
    <w:p w:rsidR="008064F0" w:rsidRDefault="00853CF8" w:rsidP="008064F0">
      <w:pPr>
        <w:pStyle w:val="bash"/>
        <w:rPr>
          <w:lang w:val="en-IE"/>
        </w:rPr>
      </w:pPr>
      <w:r>
        <w:rPr>
          <w:lang w:val="en-IE"/>
        </w:rPr>
        <w:t>git fetch</w:t>
      </w:r>
    </w:p>
    <w:p w:rsidR="006B403E" w:rsidRDefault="00853CF8" w:rsidP="00853CF8">
      <w:pPr>
        <w:pStyle w:val="bash"/>
        <w:rPr>
          <w:lang w:val="en-IE"/>
        </w:rPr>
      </w:pPr>
      <w:r>
        <w:rPr>
          <w:lang w:val="en-IE"/>
        </w:rPr>
        <w:t>git checkout develop</w:t>
      </w:r>
    </w:p>
    <w:p w:rsidR="00853CF8" w:rsidRDefault="00853CF8" w:rsidP="006B403E">
      <w:pPr>
        <w:rPr>
          <w:lang w:val="en-IE"/>
        </w:rPr>
      </w:pPr>
    </w:p>
    <w:p w:rsidR="00236C4C" w:rsidRDefault="00236C4C" w:rsidP="006B403E">
      <w:pPr>
        <w:rPr>
          <w:lang w:val="en-IE"/>
        </w:rPr>
      </w:pPr>
      <w:r>
        <w:rPr>
          <w:lang w:val="en-IE"/>
        </w:rPr>
        <w:t xml:space="preserve">With all of the software in place, the final step is to set up the scheduled tasks, also known as Cron jobs,  which start </w:t>
      </w:r>
      <w:r w:rsidRPr="00236C4C">
        <w:rPr>
          <w:i/>
          <w:lang w:val="en-IE"/>
        </w:rPr>
        <w:t>PNM-Mon</w:t>
      </w:r>
      <w:r>
        <w:rPr>
          <w:i/>
          <w:lang w:val="en-IE"/>
        </w:rPr>
        <w:t xml:space="preserve"> </w:t>
      </w:r>
      <w:r>
        <w:rPr>
          <w:lang w:val="en-IE"/>
        </w:rPr>
        <w:t xml:space="preserve">on boot and </w:t>
      </w:r>
      <w:r w:rsidR="00634F56">
        <w:rPr>
          <w:lang w:val="en-IE"/>
        </w:rPr>
        <w:t>check for an internet connection</w:t>
      </w:r>
      <w:r>
        <w:rPr>
          <w:lang w:val="en-IE"/>
        </w:rPr>
        <w:t>. Further details on the implementation of the scripts which these scheduled tasks run can be found later in this chapter.</w:t>
      </w:r>
    </w:p>
    <w:p w:rsidR="00236C4C" w:rsidRDefault="00236C4C" w:rsidP="006B403E">
      <w:pPr>
        <w:rPr>
          <w:lang w:val="en-IE"/>
        </w:rPr>
      </w:pPr>
    </w:p>
    <w:p w:rsidR="00236C4C" w:rsidRPr="00236C4C" w:rsidRDefault="00236C4C" w:rsidP="00236C4C">
      <w:pPr>
        <w:pStyle w:val="bash"/>
        <w:rPr>
          <w:color w:val="4F6228" w:themeColor="accent3" w:themeShade="80"/>
          <w:lang w:val="en-IE"/>
        </w:rPr>
      </w:pPr>
      <w:r>
        <w:rPr>
          <w:color w:val="4F6228" w:themeColor="accent3" w:themeShade="80"/>
          <w:lang w:val="en-IE"/>
        </w:rPr>
        <w:t># Open the super users task scheduler</w:t>
      </w:r>
    </w:p>
    <w:p w:rsidR="00236C4C" w:rsidRDefault="00236C4C" w:rsidP="00236C4C">
      <w:pPr>
        <w:pStyle w:val="bash"/>
        <w:rPr>
          <w:lang w:val="en-IE"/>
        </w:rPr>
      </w:pPr>
      <w:r>
        <w:rPr>
          <w:lang w:val="en-IE"/>
        </w:rPr>
        <w:t>sudo crontab -e</w:t>
      </w:r>
    </w:p>
    <w:p w:rsidR="00236C4C" w:rsidRDefault="00236C4C" w:rsidP="00236C4C">
      <w:pPr>
        <w:pStyle w:val="bash"/>
        <w:rPr>
          <w:lang w:val="en-IE"/>
        </w:rPr>
      </w:pPr>
    </w:p>
    <w:p w:rsidR="00236C4C" w:rsidRPr="00236C4C" w:rsidRDefault="00236C4C" w:rsidP="00236C4C">
      <w:pPr>
        <w:pStyle w:val="bash"/>
        <w:rPr>
          <w:color w:val="4F6228" w:themeColor="accent3" w:themeShade="80"/>
          <w:lang w:val="en-IE"/>
        </w:rPr>
      </w:pPr>
      <w:r>
        <w:rPr>
          <w:color w:val="4F6228" w:themeColor="accent3" w:themeShade="80"/>
          <w:lang w:val="en-IE"/>
        </w:rPr>
        <w:t># Add the following lines to the file.</w:t>
      </w:r>
    </w:p>
    <w:p w:rsidR="00236C4C" w:rsidRDefault="00236C4C" w:rsidP="00236C4C">
      <w:pPr>
        <w:pStyle w:val="bash"/>
        <w:rPr>
          <w:lang w:val="en-IE"/>
        </w:rPr>
      </w:pPr>
      <w:r>
        <w:rPr>
          <w:lang w:val="en-IE"/>
        </w:rPr>
        <w:t>@reboot python /opt/platinum/mon/</w:t>
      </w:r>
      <w:r w:rsidR="007638D3">
        <w:rPr>
          <w:lang w:val="en-IE"/>
        </w:rPr>
        <w:t>Start</w:t>
      </w:r>
      <w:r>
        <w:rPr>
          <w:lang w:val="en-IE"/>
        </w:rPr>
        <w:t>Program.py 1 False</w:t>
      </w:r>
    </w:p>
    <w:p w:rsidR="00236C4C" w:rsidRPr="00634F56" w:rsidRDefault="00634F56" w:rsidP="00236C4C">
      <w:pPr>
        <w:pStyle w:val="bash"/>
        <w:rPr>
          <w:lang w:val="en-US"/>
        </w:rPr>
      </w:pPr>
      <w:r>
        <w:rPr>
          <w:lang w:val="en-US"/>
        </w:rPr>
        <w:t>*/5 * * * * /opt/platinum/mon/syncfiles.sh</w:t>
      </w:r>
    </w:p>
    <w:p w:rsidR="00236C4C" w:rsidRDefault="00236C4C" w:rsidP="006B403E">
      <w:pPr>
        <w:rPr>
          <w:color w:val="FF0000"/>
          <w:lang w:val="en-IE"/>
        </w:rPr>
      </w:pPr>
    </w:p>
    <w:p w:rsidR="00236C4C" w:rsidRDefault="00236C4C" w:rsidP="00236C4C">
      <w:pPr>
        <w:rPr>
          <w:lang w:val="en-IE"/>
        </w:rPr>
      </w:pPr>
      <w:r>
        <w:rPr>
          <w:lang w:val="en-IE"/>
        </w:rPr>
        <w:t xml:space="preserve">With the scheduled tasks </w:t>
      </w:r>
      <w:r w:rsidR="00275AAD">
        <w:rPr>
          <w:lang w:val="en-IE"/>
        </w:rPr>
        <w:t xml:space="preserve">added the Pi is now ready for deployment and requires no further input from the user, simply powering on the unit is all that is required to start </w:t>
      </w:r>
      <w:r w:rsidR="00275AAD" w:rsidRPr="00275AAD">
        <w:rPr>
          <w:i/>
          <w:lang w:val="en-IE"/>
        </w:rPr>
        <w:t>PNM-Mon</w:t>
      </w:r>
      <w:r w:rsidR="00275AAD">
        <w:rPr>
          <w:lang w:val="en-IE"/>
        </w:rPr>
        <w:t>.</w:t>
      </w:r>
    </w:p>
    <w:p w:rsidR="00275AAD" w:rsidRDefault="00275AAD" w:rsidP="00236C4C">
      <w:pPr>
        <w:rPr>
          <w:lang w:val="en-IE"/>
        </w:rPr>
      </w:pPr>
    </w:p>
    <w:p w:rsidR="006B403E" w:rsidRDefault="00A45CD4" w:rsidP="00A45CD4">
      <w:pPr>
        <w:pStyle w:val="Heading4"/>
        <w:rPr>
          <w:lang w:val="en-IE"/>
        </w:rPr>
      </w:pPr>
      <w:r>
        <w:rPr>
          <w:lang w:val="en-IE"/>
        </w:rPr>
        <w:t>PNM-DB - Architecture Setup and Deployment</w:t>
      </w:r>
    </w:p>
    <w:p w:rsidR="00A45CD4" w:rsidRPr="00A45CD4" w:rsidRDefault="00A45CD4" w:rsidP="00A45CD4">
      <w:pPr>
        <w:rPr>
          <w:lang w:val="en-IE"/>
        </w:rPr>
      </w:pPr>
      <w:r>
        <w:rPr>
          <w:lang w:val="en-IE"/>
        </w:rPr>
        <w:t xml:space="preserve">This section will outline the steps required to setup the Linux server with the software required to deploy </w:t>
      </w:r>
      <w:r w:rsidRPr="00A45CD4">
        <w:rPr>
          <w:i/>
          <w:lang w:val="en-IE"/>
        </w:rPr>
        <w:t>PNM-D</w:t>
      </w:r>
      <w:r>
        <w:rPr>
          <w:i/>
          <w:lang w:val="en-IE"/>
        </w:rPr>
        <w:t>B</w:t>
      </w:r>
      <w:r>
        <w:rPr>
          <w:lang w:val="en-IE"/>
        </w:rPr>
        <w:t xml:space="preserve">. </w:t>
      </w:r>
      <w:r>
        <w:rPr>
          <w:i/>
          <w:lang w:val="en-IE"/>
        </w:rPr>
        <w:t>PNM-DB</w:t>
      </w:r>
      <w:r>
        <w:rPr>
          <w:lang w:val="en-IE"/>
        </w:rPr>
        <w:t xml:space="preserve"> runs on a Debian Linux Server, subsequently all of the following commands are runnable on any Debian based </w:t>
      </w:r>
      <w:r w:rsidR="00716B15">
        <w:rPr>
          <w:lang w:val="en-IE"/>
        </w:rPr>
        <w:t>derivate distros</w:t>
      </w:r>
      <w:r>
        <w:rPr>
          <w:lang w:val="en-IE"/>
        </w:rPr>
        <w:t>, such as Ubuntu or Mint.</w:t>
      </w:r>
    </w:p>
    <w:p w:rsidR="00A45CD4" w:rsidRDefault="00A45CD4" w:rsidP="00A45CD4">
      <w:pPr>
        <w:rPr>
          <w:lang w:val="en-IE"/>
        </w:rPr>
      </w:pPr>
    </w:p>
    <w:p w:rsidR="008A7F69" w:rsidRDefault="008A7F69" w:rsidP="008A7F69">
      <w:pPr>
        <w:pStyle w:val="Heading5"/>
        <w:rPr>
          <w:lang w:val="en-IE"/>
        </w:rPr>
      </w:pPr>
      <w:r>
        <w:rPr>
          <w:lang w:val="en-IE"/>
        </w:rPr>
        <w:t>Postgres</w:t>
      </w:r>
    </w:p>
    <w:p w:rsidR="00A45CD4" w:rsidRPr="00716B15" w:rsidRDefault="00A45CD4" w:rsidP="00A45CD4">
      <w:pPr>
        <w:rPr>
          <w:lang w:val="en-IE"/>
        </w:rPr>
      </w:pPr>
      <w:r>
        <w:rPr>
          <w:lang w:val="en-IE"/>
        </w:rPr>
        <w:t xml:space="preserve">The first piece of software required for </w:t>
      </w:r>
      <w:r w:rsidRPr="00A45CD4">
        <w:rPr>
          <w:i/>
          <w:lang w:val="en-IE"/>
        </w:rPr>
        <w:t>PNM-DB</w:t>
      </w:r>
      <w:r>
        <w:rPr>
          <w:i/>
          <w:lang w:val="en-IE"/>
        </w:rPr>
        <w:t xml:space="preserve"> </w:t>
      </w:r>
      <w:r>
        <w:rPr>
          <w:lang w:val="en-IE"/>
        </w:rPr>
        <w:t>is Postgres. Postgres is a</w:t>
      </w:r>
      <w:r w:rsidR="00716B15">
        <w:rPr>
          <w:lang w:val="en-IE"/>
        </w:rPr>
        <w:t>n open source</w:t>
      </w:r>
      <w:r>
        <w:rPr>
          <w:lang w:val="en-IE"/>
        </w:rPr>
        <w:t xml:space="preserve"> object-relational database system. </w:t>
      </w:r>
      <w:r w:rsidR="007A3E4D">
        <w:rPr>
          <w:lang w:val="en-IE"/>
        </w:rPr>
        <w:fldChar w:fldCharType="begin"/>
      </w:r>
      <w:r w:rsidR="006D6379">
        <w:rPr>
          <w:lang w:val="en-IE"/>
        </w:rPr>
        <w:instrText xml:space="preserve"> ADDIN ZOTERO_ITEM CSL_CITATION {"citationID":"yzy3DuVZ","properties":{"formattedCitation":"(3)","plainCitation":"(3)"},"citationItems":[{"id":97,"uris":["http://zotero.org/users/2216028/items/VWHJUSFZ"],"uri":["http://zotero.org/users/2216028/items/VWHJUSFZ"],"itemData":{"id":97,"type":"entry-encyclopedia","title":"http://www.postgresql.org/about/","URL":"http://www.postgresql.org/about/"}}],"schema":"https://github.com/citation-style-language/schema/raw/master/csl-citation.json"} </w:instrText>
      </w:r>
      <w:r w:rsidR="007A3E4D">
        <w:rPr>
          <w:lang w:val="en-IE"/>
        </w:rPr>
        <w:fldChar w:fldCharType="separate"/>
      </w:r>
      <w:r w:rsidR="006D6379" w:rsidRPr="006D6379">
        <w:t>(3)</w:t>
      </w:r>
      <w:r w:rsidR="007A3E4D">
        <w:rPr>
          <w:lang w:val="en-IE"/>
        </w:rPr>
        <w:fldChar w:fldCharType="end"/>
      </w:r>
      <w:r w:rsidR="00716B15">
        <w:rPr>
          <w:lang w:val="en-IE"/>
        </w:rPr>
        <w:t xml:space="preserve"> It is the database used to persistently retain and store all data collected by the </w:t>
      </w:r>
      <w:r w:rsidR="00716B15" w:rsidRPr="00716B15">
        <w:rPr>
          <w:i/>
          <w:lang w:val="en-IE"/>
        </w:rPr>
        <w:t>PNM-Mon</w:t>
      </w:r>
      <w:r w:rsidR="00716B15">
        <w:rPr>
          <w:lang w:val="en-IE"/>
        </w:rPr>
        <w:t xml:space="preserve"> </w:t>
      </w:r>
      <w:r w:rsidR="00716B15" w:rsidRPr="00716B15">
        <w:rPr>
          <w:lang w:val="en-IE"/>
        </w:rPr>
        <w:t>moni</w:t>
      </w:r>
      <w:r w:rsidR="00716B15">
        <w:rPr>
          <w:lang w:val="en-IE"/>
        </w:rPr>
        <w:t xml:space="preserve">tors. The following commands install Postgres and also create the database </w:t>
      </w:r>
      <w:r w:rsidR="00716B15" w:rsidRPr="00716B15">
        <w:rPr>
          <w:i/>
          <w:lang w:val="en-IE"/>
        </w:rPr>
        <w:t>'pnmdb'</w:t>
      </w:r>
      <w:r w:rsidR="00716B15">
        <w:rPr>
          <w:lang w:val="en-IE"/>
        </w:rPr>
        <w:t xml:space="preserve"> on the system. We also add the user </w:t>
      </w:r>
      <w:r w:rsidR="00716B15" w:rsidRPr="00716B15">
        <w:rPr>
          <w:i/>
          <w:lang w:val="en-IE"/>
        </w:rPr>
        <w:t>'platinum'</w:t>
      </w:r>
      <w:r w:rsidR="00716B15">
        <w:rPr>
          <w:lang w:val="en-IE"/>
        </w:rPr>
        <w:t xml:space="preserve"> for access to the database from external applications.</w:t>
      </w:r>
    </w:p>
    <w:p w:rsidR="006B403E" w:rsidRDefault="006B403E" w:rsidP="006B403E">
      <w:pPr>
        <w:rPr>
          <w:lang w:val="en-IE"/>
        </w:rPr>
      </w:pPr>
    </w:p>
    <w:p w:rsidR="00716B15" w:rsidRDefault="00716B15" w:rsidP="00716B15">
      <w:pPr>
        <w:pStyle w:val="bash"/>
        <w:rPr>
          <w:color w:val="4F6228" w:themeColor="accent3" w:themeShade="80"/>
        </w:rPr>
      </w:pPr>
      <w:r>
        <w:rPr>
          <w:color w:val="4F6228" w:themeColor="accent3" w:themeShade="80"/>
        </w:rPr>
        <w:t># Update software packages to latest versions and install postgres</w:t>
      </w:r>
    </w:p>
    <w:p w:rsidR="00716B15" w:rsidRDefault="00716B15" w:rsidP="00716B15">
      <w:pPr>
        <w:pStyle w:val="bash"/>
      </w:pPr>
      <w:r>
        <w:t>sudo apt-get update</w:t>
      </w:r>
    </w:p>
    <w:p w:rsidR="00716B15" w:rsidRDefault="00716B15" w:rsidP="00716B15">
      <w:pPr>
        <w:pStyle w:val="bash"/>
      </w:pPr>
      <w:r>
        <w:t>sudo apt-get install postgresql -y</w:t>
      </w:r>
    </w:p>
    <w:p w:rsidR="00716B15" w:rsidRDefault="00716B15" w:rsidP="00716B15">
      <w:pPr>
        <w:pStyle w:val="bash"/>
      </w:pPr>
    </w:p>
    <w:p w:rsidR="00716B15" w:rsidRDefault="00716B15" w:rsidP="00716B15">
      <w:pPr>
        <w:pStyle w:val="bash"/>
        <w:rPr>
          <w:color w:val="4F6228" w:themeColor="accent3" w:themeShade="80"/>
        </w:rPr>
      </w:pPr>
      <w:r>
        <w:rPr>
          <w:color w:val="4F6228" w:themeColor="accent3" w:themeShade="80"/>
        </w:rPr>
        <w:t># Once postgres has been installed change to the 'postgres' system user and # create the pnmdb database and platinum user</w:t>
      </w:r>
    </w:p>
    <w:p w:rsidR="00716B15" w:rsidRDefault="00716B15" w:rsidP="00716B15">
      <w:pPr>
        <w:pStyle w:val="bash"/>
      </w:pPr>
      <w:r>
        <w:t>sudo su postgres</w:t>
      </w:r>
    </w:p>
    <w:p w:rsidR="00716B15" w:rsidRDefault="00716B15" w:rsidP="00716B15">
      <w:pPr>
        <w:pStyle w:val="bash"/>
      </w:pPr>
      <w:r>
        <w:t>psql</w:t>
      </w:r>
    </w:p>
    <w:p w:rsidR="00716B15" w:rsidRDefault="00716B15" w:rsidP="00716B15">
      <w:pPr>
        <w:pStyle w:val="bash"/>
      </w:pPr>
      <w:r>
        <w:t>create database pnmdb;</w:t>
      </w:r>
    </w:p>
    <w:p w:rsidR="00716B15" w:rsidRPr="00716B15" w:rsidRDefault="00716B15" w:rsidP="00716B15">
      <w:pPr>
        <w:pStyle w:val="bash"/>
      </w:pPr>
      <w:r>
        <w:t>\q</w:t>
      </w:r>
    </w:p>
    <w:p w:rsidR="006B403E" w:rsidRDefault="006B403E" w:rsidP="006B403E">
      <w:pPr>
        <w:rPr>
          <w:lang w:val="en-IE"/>
        </w:rPr>
      </w:pPr>
    </w:p>
    <w:p w:rsidR="008A7F69" w:rsidRDefault="008A7F69" w:rsidP="008A7F69">
      <w:pPr>
        <w:pStyle w:val="Heading5"/>
        <w:rPr>
          <w:lang w:val="en-IE"/>
        </w:rPr>
      </w:pPr>
      <w:r>
        <w:rPr>
          <w:lang w:val="en-IE"/>
        </w:rPr>
        <w:t>Django-Rest-Framework</w:t>
      </w:r>
    </w:p>
    <w:p w:rsidR="008A7F69" w:rsidRPr="008A7F69" w:rsidRDefault="008A7F69" w:rsidP="006B403E">
      <w:pPr>
        <w:rPr>
          <w:color w:val="FF0000"/>
          <w:lang w:val="en-IE"/>
        </w:rPr>
      </w:pPr>
      <w:r>
        <w:rPr>
          <w:lang w:val="en-IE"/>
        </w:rPr>
        <w:t xml:space="preserve">With postgres successfully installed we can now deploy the </w:t>
      </w:r>
      <w:r w:rsidRPr="008A7F69">
        <w:rPr>
          <w:i/>
          <w:lang w:val="en-IE"/>
        </w:rPr>
        <w:t>PNM-DB</w:t>
      </w:r>
      <w:r>
        <w:rPr>
          <w:i/>
          <w:lang w:val="en-IE"/>
        </w:rPr>
        <w:t xml:space="preserve"> Web API</w:t>
      </w:r>
      <w:r>
        <w:rPr>
          <w:lang w:val="en-IE"/>
        </w:rPr>
        <w:t xml:space="preserve">. Django-Rest-Framework was the tool chosen with which to build the API. </w:t>
      </w:r>
      <w:r>
        <w:rPr>
          <w:color w:val="FF0000"/>
          <w:lang w:val="en-IE"/>
        </w:rPr>
        <w:t>Django-Rest-Framework is ...</w:t>
      </w:r>
    </w:p>
    <w:p w:rsidR="008A7F69" w:rsidRDefault="008A7F69" w:rsidP="006B403E">
      <w:pPr>
        <w:rPr>
          <w:lang w:val="en-IE"/>
        </w:rPr>
      </w:pPr>
    </w:p>
    <w:p w:rsidR="008A7F69" w:rsidRDefault="008A7F69" w:rsidP="006B403E">
      <w:pPr>
        <w:rPr>
          <w:lang w:val="en-IE"/>
        </w:rPr>
      </w:pPr>
      <w:r>
        <w:rPr>
          <w:lang w:val="en-IE"/>
        </w:rPr>
        <w:lastRenderedPageBreak/>
        <w:t>Django provides a way of creating and managing postgres database tables through Python with the use of an object-relational-</w:t>
      </w:r>
      <w:proofErr w:type="spellStart"/>
      <w:r>
        <w:rPr>
          <w:lang w:val="en-IE"/>
        </w:rPr>
        <w:t>mapper</w:t>
      </w:r>
      <w:proofErr w:type="spellEnd"/>
      <w:r w:rsidR="0031272B">
        <w:rPr>
          <w:lang w:val="en-IE"/>
        </w:rPr>
        <w:t xml:space="preserve">. </w:t>
      </w:r>
      <w:r w:rsidR="0031272B">
        <w:t xml:space="preserve">Object Relational Mapping </w:t>
      </w:r>
      <w:r w:rsidR="0031272B" w:rsidRPr="0031272B">
        <w:t>(ORM) is a technique that lets you query and manipulate data from a database using an object-oriented paradigm</w:t>
      </w:r>
      <w:r w:rsidR="0031272B">
        <w:t>.</w:t>
      </w:r>
      <w:r w:rsidR="0031272B">
        <w:fldChar w:fldCharType="begin"/>
      </w:r>
      <w:r w:rsidR="0031272B">
        <w:instrText xml:space="preserve"> ADDIN ZOTERO_ITEM CSL_CITATION {"citationID":"6CIG1Eql","properties":{"formattedCitation":"(4)","plainCitation":"(4)"},"citationItems":[{"id":99,"uris":["http://zotero.org/users/2216028/items/9AANSMBR"],"uri":["http://zotero.org/users/2216028/items/9AANSMBR"],"itemData":{"id":99,"type":"post-weblog","title":"Object-Relational Mapping (ORM)","URL":"http://stackoverflow.com/questions/1279613/what-is-an-orm-and-where-can-i-learn-more-about-it","author":[{"family":"esatis","given":""}]}}],"schema":"https://github.com/citation-style-language/schema/raw/master/csl-citation.json"} </w:instrText>
      </w:r>
      <w:r w:rsidR="0031272B">
        <w:fldChar w:fldCharType="separate"/>
      </w:r>
      <w:r w:rsidR="0031272B" w:rsidRPr="0031272B">
        <w:t>(4)</w:t>
      </w:r>
      <w:r w:rsidR="0031272B">
        <w:fldChar w:fldCharType="end"/>
      </w:r>
      <w:r w:rsidR="0031272B">
        <w:t xml:space="preserve"> </w:t>
      </w:r>
      <w:r>
        <w:rPr>
          <w:lang w:val="en-IE"/>
        </w:rPr>
        <w:t xml:space="preserve">This means that we can </w:t>
      </w:r>
      <w:r w:rsidR="00972617">
        <w:rPr>
          <w:lang w:val="en-IE"/>
        </w:rPr>
        <w:t>represent</w:t>
      </w:r>
      <w:r>
        <w:rPr>
          <w:lang w:val="en-IE"/>
        </w:rPr>
        <w:t xml:space="preserve"> our postgres tables and relationships as Python objects </w:t>
      </w:r>
      <w:r w:rsidR="00972617">
        <w:rPr>
          <w:lang w:val="en-IE"/>
        </w:rPr>
        <w:t xml:space="preserve">which we call </w:t>
      </w:r>
      <w:r>
        <w:rPr>
          <w:lang w:val="en-IE"/>
        </w:rPr>
        <w:t xml:space="preserve">'Models'. </w:t>
      </w:r>
      <w:r w:rsidR="00972617">
        <w:rPr>
          <w:lang w:val="en-IE"/>
        </w:rPr>
        <w:t xml:space="preserve"> This enables us to create our database tables without writing an SQL.</w:t>
      </w:r>
    </w:p>
    <w:p w:rsidR="008A7F69" w:rsidRDefault="008A7F69" w:rsidP="006B403E">
      <w:pPr>
        <w:rPr>
          <w:lang w:val="en-IE"/>
        </w:rPr>
      </w:pPr>
    </w:p>
    <w:p w:rsidR="008A7F69" w:rsidRDefault="008A7F69" w:rsidP="006B403E">
      <w:pPr>
        <w:rPr>
          <w:lang w:val="en-IE"/>
        </w:rPr>
      </w:pPr>
      <w:r>
        <w:rPr>
          <w:lang w:val="en-IE"/>
        </w:rPr>
        <w:t xml:space="preserve">We can then expose these Python objects over HTTP by Serializing the Models to JSON objects and making them accessible through URLs. </w:t>
      </w:r>
    </w:p>
    <w:p w:rsidR="008A7F69" w:rsidRDefault="008A7F69" w:rsidP="006B403E">
      <w:pPr>
        <w:rPr>
          <w:lang w:val="en-IE"/>
        </w:rPr>
      </w:pPr>
    </w:p>
    <w:p w:rsidR="008A7F69" w:rsidRDefault="008A7F69" w:rsidP="006B403E">
      <w:pPr>
        <w:rPr>
          <w:lang w:val="en-IE"/>
        </w:rPr>
      </w:pPr>
      <w:r>
        <w:rPr>
          <w:lang w:val="en-IE"/>
        </w:rPr>
        <w:t>With these features that django-rest-framework provides, we can now server ou</w:t>
      </w:r>
      <w:r w:rsidR="00AE567F">
        <w:rPr>
          <w:lang w:val="en-IE"/>
        </w:rPr>
        <w:t>r database data over HTTP.</w:t>
      </w:r>
      <w:r>
        <w:rPr>
          <w:lang w:val="en-IE"/>
        </w:rPr>
        <w:t xml:space="preserve"> Create-Read-Update-Delete </w:t>
      </w:r>
      <w:r w:rsidR="00AE567F">
        <w:rPr>
          <w:lang w:val="en-IE"/>
        </w:rPr>
        <w:t xml:space="preserve">requests made to defined URLS can now alter data in the database. </w:t>
      </w:r>
    </w:p>
    <w:p w:rsidR="00AE567F" w:rsidRDefault="00AE567F" w:rsidP="006B403E">
      <w:pPr>
        <w:rPr>
          <w:lang w:val="en-IE"/>
        </w:rPr>
      </w:pPr>
    </w:p>
    <w:p w:rsidR="008A7F69" w:rsidRDefault="00AE567F" w:rsidP="006B403E">
      <w:pPr>
        <w:rPr>
          <w:lang w:val="en-IE"/>
        </w:rPr>
      </w:pPr>
      <w:r>
        <w:rPr>
          <w:lang w:val="en-IE"/>
        </w:rPr>
        <w:t xml:space="preserve">To setup the </w:t>
      </w:r>
      <w:r>
        <w:rPr>
          <w:i/>
          <w:lang w:val="en-IE"/>
        </w:rPr>
        <w:t>PNM-DB Web API</w:t>
      </w:r>
      <w:r>
        <w:rPr>
          <w:lang w:val="en-IE"/>
        </w:rPr>
        <w:t xml:space="preserve"> the following steps were run on the database server.</w:t>
      </w:r>
    </w:p>
    <w:p w:rsidR="00AE567F" w:rsidRDefault="00AE567F" w:rsidP="006B403E">
      <w:pPr>
        <w:rPr>
          <w:lang w:val="en-IE"/>
        </w:rPr>
      </w:pPr>
    </w:p>
    <w:p w:rsidR="00AE567F" w:rsidRPr="00AE567F" w:rsidRDefault="00AE567F" w:rsidP="00AE567F">
      <w:pPr>
        <w:pStyle w:val="bash"/>
        <w:rPr>
          <w:color w:val="4F6228" w:themeColor="accent3" w:themeShade="80"/>
        </w:rPr>
      </w:pPr>
      <w:r w:rsidRPr="006C7E48">
        <w:rPr>
          <w:color w:val="4F6228" w:themeColor="accent3" w:themeShade="80"/>
        </w:rPr>
        <w:t xml:space="preserve"># </w:t>
      </w:r>
      <w:r>
        <w:rPr>
          <w:color w:val="4F6228" w:themeColor="accent3" w:themeShade="80"/>
        </w:rPr>
        <w:t>Connect to git and download platinum-analytics repo</w:t>
      </w:r>
    </w:p>
    <w:p w:rsidR="00AE567F" w:rsidRDefault="00AE567F" w:rsidP="00AE567F">
      <w:pPr>
        <w:pStyle w:val="bash"/>
      </w:pPr>
      <w:r>
        <w:t>git init</w:t>
      </w:r>
    </w:p>
    <w:p w:rsidR="008C26A6" w:rsidRDefault="008C26A6" w:rsidP="008C26A6">
      <w:pPr>
        <w:pStyle w:val="bash"/>
      </w:pPr>
      <w:r>
        <w:t xml:space="preserve">git clone </w:t>
      </w:r>
      <w:hyperlink r:id="rId15">
        <w:r>
          <w:rPr>
            <w:rStyle w:val="InternetLink"/>
          </w:rPr>
          <w:t>git@github.com</w:t>
        </w:r>
      </w:hyperlink>
      <w:hyperlink>
        <w:r>
          <w:t>:peteehb/platinum-analytics.git</w:t>
        </w:r>
      </w:hyperlink>
    </w:p>
    <w:p w:rsidR="00AE567F" w:rsidRDefault="008C26A6" w:rsidP="008C26A6">
      <w:pPr>
        <w:pStyle w:val="bash"/>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s>
        <w:rPr>
          <w:lang w:val="en-IE"/>
        </w:rPr>
      </w:pPr>
      <w:r>
        <w:rPr>
          <w:lang w:val="en-IE"/>
        </w:rPr>
        <w:tab/>
      </w:r>
      <w:r>
        <w:rPr>
          <w:lang w:val="en-IE"/>
        </w:rPr>
        <w:tab/>
      </w:r>
    </w:p>
    <w:p w:rsidR="00AE567F" w:rsidRDefault="00AE567F" w:rsidP="00AE567F">
      <w:pPr>
        <w:pStyle w:val="bash"/>
        <w:rPr>
          <w:color w:val="4F6228" w:themeColor="accent3" w:themeShade="80"/>
        </w:rPr>
      </w:pPr>
      <w:r w:rsidRPr="006C7E48">
        <w:rPr>
          <w:color w:val="4F6228" w:themeColor="accent3" w:themeShade="80"/>
        </w:rPr>
        <w:t xml:space="preserve"># </w:t>
      </w:r>
      <w:r>
        <w:rPr>
          <w:color w:val="4F6228" w:themeColor="accent3" w:themeShade="80"/>
        </w:rPr>
        <w:t>Create a virtualenv, Install requirements and run pnm-db</w:t>
      </w:r>
    </w:p>
    <w:p w:rsidR="00743A46" w:rsidRDefault="00743A46" w:rsidP="00743A46">
      <w:pPr>
        <w:pStyle w:val="bash"/>
      </w:pPr>
      <w:r>
        <w:t>mkvirtualenv pnm-db</w:t>
      </w:r>
    </w:p>
    <w:p w:rsidR="00743A46" w:rsidRDefault="00743A46" w:rsidP="00743A46">
      <w:pPr>
        <w:pStyle w:val="bash"/>
      </w:pPr>
      <w:r>
        <w:t>pip install -r requirements.txt</w:t>
      </w:r>
    </w:p>
    <w:p w:rsidR="00AE567F" w:rsidRDefault="00AE567F" w:rsidP="00AE567F">
      <w:pPr>
        <w:pStyle w:val="bash"/>
      </w:pPr>
      <w:r>
        <w:t>cd pnmdb/</w:t>
      </w:r>
    </w:p>
    <w:p w:rsidR="00AE567F" w:rsidRDefault="00AE567F" w:rsidP="00AE567F">
      <w:pPr>
        <w:pStyle w:val="bash"/>
      </w:pPr>
      <w:r>
        <w:t>python manage.py syncdb</w:t>
      </w:r>
    </w:p>
    <w:p w:rsidR="00AE567F" w:rsidRDefault="00AE567F" w:rsidP="00AE567F">
      <w:pPr>
        <w:pStyle w:val="bash"/>
      </w:pPr>
      <w:r>
        <w:t>python manage.py makemigrations</w:t>
      </w:r>
    </w:p>
    <w:p w:rsidR="00AE567F" w:rsidRDefault="00AE567F" w:rsidP="00AE567F">
      <w:pPr>
        <w:pStyle w:val="bash"/>
      </w:pPr>
      <w:r>
        <w:t>python manage.py migrate</w:t>
      </w:r>
    </w:p>
    <w:p w:rsidR="00AE567F" w:rsidRPr="00AE567F" w:rsidRDefault="00AE567F" w:rsidP="00AE567F">
      <w:pPr>
        <w:pStyle w:val="bash"/>
      </w:pPr>
      <w:r>
        <w:t>python manage.py runserver 0.0.0.0:8000</w:t>
      </w:r>
    </w:p>
    <w:p w:rsidR="008A7F69" w:rsidRDefault="008A7F69" w:rsidP="006B403E">
      <w:pPr>
        <w:rPr>
          <w:lang w:val="en-IE"/>
        </w:rPr>
      </w:pPr>
    </w:p>
    <w:p w:rsidR="00AE567F" w:rsidRDefault="00AE567F" w:rsidP="00AE567F">
      <w:pPr>
        <w:pStyle w:val="Heading5"/>
        <w:rPr>
          <w:lang w:val="en-IE"/>
        </w:rPr>
      </w:pPr>
      <w:r>
        <w:rPr>
          <w:lang w:val="en-IE"/>
        </w:rPr>
        <w:t>Deployment</w:t>
      </w:r>
    </w:p>
    <w:p w:rsidR="00AE567F" w:rsidRDefault="00AE567F" w:rsidP="006B403E">
      <w:pPr>
        <w:rPr>
          <w:lang w:val="en-IE"/>
        </w:rPr>
      </w:pPr>
      <w:r>
        <w:rPr>
          <w:lang w:val="en-IE"/>
        </w:rPr>
        <w:t xml:space="preserve">The above command will only run </w:t>
      </w:r>
      <w:r w:rsidRPr="00AE567F">
        <w:rPr>
          <w:i/>
          <w:lang w:val="en-IE"/>
        </w:rPr>
        <w:t>pnm-db</w:t>
      </w:r>
      <w:r>
        <w:rPr>
          <w:lang w:val="en-IE"/>
        </w:rPr>
        <w:t xml:space="preserve"> for as long as the user is on the server. This is not suitable for a production environment and so a more permanent method of deployment had to be found.</w:t>
      </w:r>
    </w:p>
    <w:p w:rsidR="00AE567F" w:rsidRDefault="00AE567F" w:rsidP="006B403E">
      <w:pPr>
        <w:rPr>
          <w:lang w:val="en-IE"/>
        </w:rPr>
      </w:pPr>
    </w:p>
    <w:p w:rsidR="00AE567F" w:rsidRDefault="00AE567F" w:rsidP="006B403E">
      <w:pPr>
        <w:rPr>
          <w:lang w:val="en-IE"/>
        </w:rPr>
      </w:pPr>
      <w:r>
        <w:rPr>
          <w:lang w:val="en-IE"/>
        </w:rPr>
        <w:t xml:space="preserve">To overcome this issue an alternative method of deployment was required. The method decided upon was to run the django-rest-framework application persistently using </w:t>
      </w:r>
      <w:r w:rsidR="00743A46">
        <w:rPr>
          <w:lang w:val="en-IE"/>
        </w:rPr>
        <w:t xml:space="preserve">UWSGI. This is achieved by installing a plugin for the preinstalled webserver Apache called </w:t>
      </w:r>
      <w:r w:rsidR="00743A46" w:rsidRPr="00743A46">
        <w:rPr>
          <w:i/>
          <w:lang w:val="en-IE"/>
        </w:rPr>
        <w:t>mod_wsgi</w:t>
      </w:r>
      <w:r w:rsidR="00743A46">
        <w:rPr>
          <w:lang w:val="en-IE"/>
        </w:rPr>
        <w:t xml:space="preserve">. This plugin runs the django application in a process which it itself manages. This requires no input from the user once </w:t>
      </w:r>
      <w:r w:rsidR="00743A46" w:rsidRPr="00743A46">
        <w:rPr>
          <w:i/>
          <w:lang w:val="en-IE"/>
        </w:rPr>
        <w:t>mod_wsgi</w:t>
      </w:r>
      <w:r w:rsidR="00743A46">
        <w:rPr>
          <w:i/>
          <w:lang w:val="en-IE"/>
        </w:rPr>
        <w:t xml:space="preserve"> </w:t>
      </w:r>
      <w:r w:rsidR="00743A46">
        <w:rPr>
          <w:lang w:val="en-IE"/>
        </w:rPr>
        <w:t xml:space="preserve">is installed and </w:t>
      </w:r>
      <w:r w:rsidR="00743A46" w:rsidRPr="00743A46">
        <w:rPr>
          <w:i/>
          <w:lang w:val="en-IE"/>
        </w:rPr>
        <w:t>PNM-DB</w:t>
      </w:r>
      <w:r w:rsidR="00743A46">
        <w:rPr>
          <w:lang w:val="en-IE"/>
        </w:rPr>
        <w:t xml:space="preserve"> django application is properly configured. </w:t>
      </w:r>
    </w:p>
    <w:p w:rsidR="00743A46" w:rsidRDefault="00743A46" w:rsidP="006B403E">
      <w:pPr>
        <w:rPr>
          <w:lang w:val="en-IE"/>
        </w:rPr>
      </w:pPr>
    </w:p>
    <w:p w:rsidR="00743A46" w:rsidRDefault="00743A46" w:rsidP="006B403E">
      <w:pPr>
        <w:rPr>
          <w:lang w:val="en-IE"/>
        </w:rPr>
      </w:pPr>
    </w:p>
    <w:p w:rsidR="00743A46" w:rsidRDefault="00743A46" w:rsidP="00743A46">
      <w:pPr>
        <w:pStyle w:val="bash"/>
        <w:rPr>
          <w:color w:val="4F6228" w:themeColor="accent3" w:themeShade="80"/>
        </w:rPr>
      </w:pPr>
      <w:r w:rsidRPr="006C7E48">
        <w:rPr>
          <w:color w:val="4F6228" w:themeColor="accent3" w:themeShade="80"/>
        </w:rPr>
        <w:t xml:space="preserve"># </w:t>
      </w:r>
      <w:r>
        <w:rPr>
          <w:color w:val="4F6228" w:themeColor="accent3" w:themeShade="80"/>
        </w:rPr>
        <w:t>Install apache dev tools</w:t>
      </w:r>
    </w:p>
    <w:p w:rsidR="00743A46" w:rsidRDefault="00743A46" w:rsidP="00743A46">
      <w:pPr>
        <w:pStyle w:val="bash"/>
      </w:pPr>
      <w:r>
        <w:t>sudo apt-get install apache-threaded-dev</w:t>
      </w:r>
    </w:p>
    <w:p w:rsidR="00743A46" w:rsidRDefault="00743A46" w:rsidP="00743A46">
      <w:pPr>
        <w:pStyle w:val="bash"/>
      </w:pPr>
    </w:p>
    <w:p w:rsidR="00743A46" w:rsidRDefault="00743A46" w:rsidP="00743A46">
      <w:pPr>
        <w:pStyle w:val="bash"/>
        <w:rPr>
          <w:color w:val="4F6228" w:themeColor="accent3" w:themeShade="80"/>
        </w:rPr>
      </w:pPr>
      <w:r w:rsidRPr="006C7E48">
        <w:rPr>
          <w:color w:val="4F6228" w:themeColor="accent3" w:themeShade="80"/>
        </w:rPr>
        <w:t xml:space="preserve"># </w:t>
      </w:r>
      <w:r>
        <w:rPr>
          <w:color w:val="4F6228" w:themeColor="accent3" w:themeShade="80"/>
        </w:rPr>
        <w:t xml:space="preserve">Get </w:t>
      </w:r>
      <w:r w:rsidR="000C4199">
        <w:rPr>
          <w:color w:val="4F6228" w:themeColor="accent3" w:themeShade="80"/>
        </w:rPr>
        <w:t>and install the mod_wsgi plugin</w:t>
      </w:r>
    </w:p>
    <w:p w:rsidR="00743A46" w:rsidRDefault="000C4199" w:rsidP="00743A46">
      <w:pPr>
        <w:pStyle w:val="bash"/>
      </w:pPr>
      <w:r>
        <w:t>wget https://github.com/GrahamDumpleton/mod_wsgi/archive/4.4.21.tar.gz</w:t>
      </w:r>
    </w:p>
    <w:p w:rsidR="000C4199" w:rsidRDefault="000C4199" w:rsidP="00743A46">
      <w:pPr>
        <w:pStyle w:val="bash"/>
      </w:pPr>
      <w:r>
        <w:t>tar xvfz mod_wsgi_4.4.21.tar.gz</w:t>
      </w:r>
    </w:p>
    <w:p w:rsidR="000C4199" w:rsidRDefault="000C4199" w:rsidP="00743A46">
      <w:pPr>
        <w:pStyle w:val="bash"/>
      </w:pPr>
      <w:r>
        <w:t>./configure</w:t>
      </w:r>
    </w:p>
    <w:p w:rsidR="000C4199" w:rsidRDefault="000C4199" w:rsidP="00743A46">
      <w:pPr>
        <w:pStyle w:val="bash"/>
      </w:pPr>
      <w:r>
        <w:t>make</w:t>
      </w:r>
    </w:p>
    <w:p w:rsidR="000C4199" w:rsidRPr="00743A46" w:rsidRDefault="000C4199" w:rsidP="00743A46">
      <w:pPr>
        <w:pStyle w:val="bash"/>
      </w:pPr>
      <w:r>
        <w:t>sudo make install</w:t>
      </w:r>
    </w:p>
    <w:p w:rsidR="00743A46" w:rsidRDefault="00743A46" w:rsidP="00743A46">
      <w:pPr>
        <w:pStyle w:val="bash"/>
      </w:pPr>
    </w:p>
    <w:p w:rsidR="000C4199" w:rsidRDefault="000C4199" w:rsidP="000C4199">
      <w:pPr>
        <w:pStyle w:val="bash"/>
        <w:rPr>
          <w:color w:val="4F6228" w:themeColor="accent3" w:themeShade="80"/>
        </w:rPr>
      </w:pPr>
      <w:r w:rsidRPr="006C7E48">
        <w:rPr>
          <w:color w:val="4F6228" w:themeColor="accent3" w:themeShade="80"/>
        </w:rPr>
        <w:t xml:space="preserve"># </w:t>
      </w:r>
      <w:r>
        <w:rPr>
          <w:color w:val="4F6228" w:themeColor="accent3" w:themeShade="80"/>
        </w:rPr>
        <w:t>Load mod_wsgi into Apache and enable</w:t>
      </w:r>
    </w:p>
    <w:p w:rsidR="000C4199" w:rsidRDefault="000C4199" w:rsidP="000C4199">
      <w:pPr>
        <w:pStyle w:val="bash"/>
      </w:pPr>
      <w:r>
        <w:lastRenderedPageBreak/>
        <w:t>cd /etc/apache2/modes-available</w:t>
      </w:r>
    </w:p>
    <w:p w:rsidR="000C4199" w:rsidRDefault="000C4199" w:rsidP="000C4199">
      <w:pPr>
        <w:pStyle w:val="bash"/>
      </w:pPr>
      <w:r>
        <w:t>vim mod_wsgi.so</w:t>
      </w:r>
    </w:p>
    <w:p w:rsidR="000C4199" w:rsidRDefault="000C4199" w:rsidP="000C4199">
      <w:pPr>
        <w:pStyle w:val="bash"/>
      </w:pPr>
    </w:p>
    <w:p w:rsidR="000C4199" w:rsidRDefault="000C4199" w:rsidP="000C4199">
      <w:pPr>
        <w:pStyle w:val="bash"/>
        <w:rPr>
          <w:color w:val="4F6228" w:themeColor="accent3" w:themeShade="80"/>
        </w:rPr>
      </w:pPr>
      <w:r w:rsidRPr="006C7E48">
        <w:rPr>
          <w:color w:val="4F6228" w:themeColor="accent3" w:themeShade="80"/>
        </w:rPr>
        <w:t>#</w:t>
      </w:r>
      <w:r>
        <w:rPr>
          <w:color w:val="4F6228" w:themeColor="accent3" w:themeShade="80"/>
        </w:rPr>
        <w:t xml:space="preserve"> Append the following line</w:t>
      </w:r>
    </w:p>
    <w:p w:rsidR="000C4199" w:rsidRDefault="000C4199" w:rsidP="000C4199">
      <w:pPr>
        <w:pStyle w:val="bash"/>
      </w:pPr>
      <w:r>
        <w:t>LoadModule wsgi_module /usr/lib/apache2/modules/mod_wsgi.so</w:t>
      </w:r>
    </w:p>
    <w:p w:rsidR="000C4199" w:rsidRDefault="000C4199" w:rsidP="000C4199">
      <w:pPr>
        <w:pStyle w:val="bash"/>
      </w:pPr>
    </w:p>
    <w:p w:rsidR="000C4199" w:rsidRDefault="000C4199" w:rsidP="000C4199">
      <w:pPr>
        <w:pStyle w:val="bash"/>
        <w:rPr>
          <w:color w:val="4F6228" w:themeColor="accent3" w:themeShade="80"/>
        </w:rPr>
      </w:pPr>
      <w:r w:rsidRPr="006C7E48">
        <w:rPr>
          <w:color w:val="4F6228" w:themeColor="accent3" w:themeShade="80"/>
        </w:rPr>
        <w:t>#</w:t>
      </w:r>
      <w:r>
        <w:rPr>
          <w:color w:val="4F6228" w:themeColor="accent3" w:themeShade="80"/>
        </w:rPr>
        <w:t xml:space="preserve"> Enable plugin</w:t>
      </w:r>
    </w:p>
    <w:p w:rsidR="000C4199" w:rsidRDefault="000C4199" w:rsidP="000C4199">
      <w:pPr>
        <w:pStyle w:val="bash"/>
      </w:pPr>
      <w:r>
        <w:t>cd /etc/apache2/mods-enabled</w:t>
      </w:r>
    </w:p>
    <w:p w:rsidR="000C4199" w:rsidRDefault="000C4199" w:rsidP="000C4199">
      <w:pPr>
        <w:pStyle w:val="bash"/>
      </w:pPr>
      <w:r>
        <w:t>sudo ln -s ../mods-available/mod_wsgi.load</w:t>
      </w:r>
    </w:p>
    <w:p w:rsidR="000C4199" w:rsidRDefault="000C4199" w:rsidP="000C4199">
      <w:pPr>
        <w:pStyle w:val="bash"/>
      </w:pPr>
    </w:p>
    <w:p w:rsidR="000C4199" w:rsidRDefault="000C4199" w:rsidP="000C4199">
      <w:pPr>
        <w:pStyle w:val="bash"/>
      </w:pPr>
      <w:r>
        <w:rPr>
          <w:color w:val="4F6228" w:themeColor="accent3" w:themeShade="80"/>
        </w:rPr>
        <w:t># Restart apache</w:t>
      </w:r>
    </w:p>
    <w:p w:rsidR="00743A46" w:rsidRPr="000C4199" w:rsidRDefault="000C4199" w:rsidP="00743A46">
      <w:pPr>
        <w:pStyle w:val="bash"/>
      </w:pPr>
      <w:r>
        <w:t>sudo /etc/init.d/apache2 restart</w:t>
      </w:r>
    </w:p>
    <w:p w:rsidR="00743A46" w:rsidRDefault="00743A46" w:rsidP="006B403E">
      <w:pPr>
        <w:rPr>
          <w:lang w:val="en-IE"/>
        </w:rPr>
      </w:pPr>
    </w:p>
    <w:p w:rsidR="00743A46" w:rsidRDefault="00743A46" w:rsidP="006B403E">
      <w:pPr>
        <w:rPr>
          <w:lang w:val="en-IE"/>
        </w:rPr>
      </w:pPr>
      <w:r>
        <w:rPr>
          <w:lang w:val="en-IE"/>
        </w:rPr>
        <w:t xml:space="preserve">One final step in deploying </w:t>
      </w:r>
      <w:r w:rsidRPr="00743A46">
        <w:rPr>
          <w:i/>
          <w:lang w:val="en-IE"/>
        </w:rPr>
        <w:t>pnm-db</w:t>
      </w:r>
      <w:r>
        <w:rPr>
          <w:i/>
          <w:lang w:val="en-IE"/>
        </w:rPr>
        <w:t xml:space="preserve"> </w:t>
      </w:r>
      <w:r>
        <w:rPr>
          <w:lang w:val="en-IE"/>
        </w:rPr>
        <w:t xml:space="preserve">is to add an entry to Apache's </w:t>
      </w:r>
      <w:r w:rsidRPr="00743A46">
        <w:rPr>
          <w:i/>
          <w:lang w:val="en-IE"/>
        </w:rPr>
        <w:t>sites-available</w:t>
      </w:r>
      <w:r>
        <w:rPr>
          <w:i/>
          <w:lang w:val="en-IE"/>
        </w:rPr>
        <w:t xml:space="preserve"> </w:t>
      </w:r>
      <w:r>
        <w:rPr>
          <w:lang w:val="en-IE"/>
        </w:rPr>
        <w:t xml:space="preserve">file. This is a file which tells the apache which websites and webapplications are running on the server. In this file we define the location of the wsgi application for </w:t>
      </w:r>
      <w:r>
        <w:rPr>
          <w:i/>
          <w:lang w:val="en-IE"/>
        </w:rPr>
        <w:t>pnm-db</w:t>
      </w:r>
      <w:r>
        <w:rPr>
          <w:lang w:val="en-IE"/>
        </w:rPr>
        <w:t xml:space="preserve">, along with its root directory and which port number it is accessed on. Once the file has been edited a final restart to the apache process will make </w:t>
      </w:r>
      <w:r w:rsidRPr="00743A46">
        <w:rPr>
          <w:i/>
          <w:lang w:val="en-IE"/>
        </w:rPr>
        <w:t>pnm-db</w:t>
      </w:r>
      <w:r>
        <w:rPr>
          <w:lang w:val="en-IE"/>
        </w:rPr>
        <w:t xml:space="preserve"> available and finish the deployment process.</w:t>
      </w:r>
    </w:p>
    <w:p w:rsidR="00743A46" w:rsidRDefault="00743A46" w:rsidP="006B403E">
      <w:pPr>
        <w:rPr>
          <w:lang w:val="en-IE"/>
        </w:rPr>
      </w:pPr>
    </w:p>
    <w:p w:rsidR="000C4199" w:rsidRDefault="000C4199" w:rsidP="000C4199">
      <w:pPr>
        <w:pStyle w:val="bash"/>
        <w:rPr>
          <w:lang w:val="en-IE"/>
        </w:rPr>
      </w:pPr>
      <w:r>
        <w:rPr>
          <w:color w:val="4F6228" w:themeColor="accent3" w:themeShade="80"/>
        </w:rPr>
        <w:t># Tell Apache to listen to all connections made on port 8000.</w:t>
      </w:r>
    </w:p>
    <w:p w:rsidR="000C4199" w:rsidRPr="000C4199" w:rsidRDefault="000C4199" w:rsidP="000C4199">
      <w:pPr>
        <w:pStyle w:val="bash"/>
        <w:rPr>
          <w:lang w:val="en-IE"/>
        </w:rPr>
      </w:pPr>
      <w:r w:rsidRPr="000C4199">
        <w:rPr>
          <w:lang w:val="en-IE"/>
        </w:rPr>
        <w:t>Listen 8000</w:t>
      </w:r>
    </w:p>
    <w:p w:rsidR="000C4199" w:rsidRDefault="000C4199" w:rsidP="000C4199">
      <w:pPr>
        <w:pStyle w:val="bash"/>
        <w:rPr>
          <w:lang w:val="en-IE"/>
        </w:rPr>
      </w:pPr>
      <w:r w:rsidRPr="000C4199">
        <w:rPr>
          <w:lang w:val="en-IE"/>
        </w:rPr>
        <w:t>&lt;VirtualHost *:8000&gt;</w:t>
      </w:r>
    </w:p>
    <w:p w:rsidR="000C4199" w:rsidRPr="000C4199" w:rsidRDefault="000C4199" w:rsidP="000C4199">
      <w:pPr>
        <w:pStyle w:val="bash"/>
        <w:rPr>
          <w:lang w:val="en-IE"/>
        </w:rPr>
      </w:pPr>
      <w:r>
        <w:rPr>
          <w:lang w:val="en-IE"/>
        </w:rPr>
        <w:tab/>
      </w:r>
      <w:r>
        <w:rPr>
          <w:color w:val="4F6228" w:themeColor="accent3" w:themeShade="80"/>
        </w:rPr>
        <w:t># Tell Apache the location of the wsgi application</w:t>
      </w:r>
    </w:p>
    <w:p w:rsidR="000C4199" w:rsidRPr="000C4199" w:rsidRDefault="000C4199" w:rsidP="000C4199">
      <w:pPr>
        <w:pStyle w:val="bash"/>
        <w:rPr>
          <w:lang w:val="en-IE"/>
        </w:rPr>
      </w:pPr>
      <w:r w:rsidRPr="000C4199">
        <w:rPr>
          <w:lang w:val="en-IE"/>
        </w:rPr>
        <w:tab/>
        <w:t>WSGIScriptAlias / /opt/platinum/db/pnmdb/wsgi.py</w:t>
      </w:r>
    </w:p>
    <w:p w:rsidR="000C4199" w:rsidRDefault="000C4199" w:rsidP="000C4199">
      <w:pPr>
        <w:pStyle w:val="bash"/>
        <w:rPr>
          <w:lang w:val="en-IE"/>
        </w:rPr>
      </w:pPr>
      <w:r>
        <w:rPr>
          <w:lang w:val="en-IE"/>
        </w:rPr>
        <w:tab/>
      </w:r>
      <w:r>
        <w:rPr>
          <w:color w:val="4F6228" w:themeColor="accent3" w:themeShade="80"/>
        </w:rPr>
        <w:t xml:space="preserve"># Create a process </w:t>
      </w:r>
      <w:r w:rsidR="00B35978">
        <w:rPr>
          <w:color w:val="4F6228" w:themeColor="accent3" w:themeShade="80"/>
        </w:rPr>
        <w:t xml:space="preserve">and run </w:t>
      </w:r>
      <w:r w:rsidRPr="000C4199">
        <w:rPr>
          <w:i/>
          <w:color w:val="4F6228" w:themeColor="accent3" w:themeShade="80"/>
        </w:rPr>
        <w:t>pnm-db</w:t>
      </w:r>
      <w:r>
        <w:rPr>
          <w:color w:val="4F6228" w:themeColor="accent3" w:themeShade="80"/>
        </w:rPr>
        <w:t xml:space="preserve"> in the defined virtualenv</w:t>
      </w:r>
    </w:p>
    <w:p w:rsidR="000C4199" w:rsidRPr="000C4199" w:rsidRDefault="000C4199" w:rsidP="000C4199">
      <w:pPr>
        <w:pStyle w:val="bash"/>
        <w:rPr>
          <w:lang w:val="en-IE"/>
        </w:rPr>
      </w:pPr>
      <w:r w:rsidRPr="000C4199">
        <w:rPr>
          <w:lang w:val="en-IE"/>
        </w:rPr>
        <w:tab/>
        <w:t>WSGIDaemonProcess pnmdb python-path=/opt/platinum/db/pnmdb:/home/elpok/.virtualenvs/pnm-db/lib/python2.7/site-packages</w:t>
      </w:r>
    </w:p>
    <w:p w:rsidR="000C4199" w:rsidRPr="000C4199" w:rsidRDefault="000C4199" w:rsidP="000C4199">
      <w:pPr>
        <w:pStyle w:val="bash"/>
        <w:rPr>
          <w:lang w:val="en-IE"/>
        </w:rPr>
      </w:pPr>
      <w:r w:rsidRPr="000C4199">
        <w:rPr>
          <w:lang w:val="en-IE"/>
        </w:rPr>
        <w:tab/>
        <w:t>WSGIProcessGroup pnmdb</w:t>
      </w:r>
    </w:p>
    <w:p w:rsidR="000C4199" w:rsidRPr="000C4199" w:rsidRDefault="000C4199" w:rsidP="000C4199">
      <w:pPr>
        <w:pStyle w:val="bash"/>
        <w:rPr>
          <w:lang w:val="en-IE"/>
        </w:rPr>
      </w:pPr>
    </w:p>
    <w:p w:rsidR="000C4199" w:rsidRPr="000C4199" w:rsidRDefault="000C4199" w:rsidP="000C4199">
      <w:pPr>
        <w:pStyle w:val="bash"/>
        <w:rPr>
          <w:lang w:val="en-IE"/>
        </w:rPr>
      </w:pPr>
      <w:r w:rsidRPr="000C4199">
        <w:rPr>
          <w:lang w:val="en-IE"/>
        </w:rPr>
        <w:tab/>
        <w:t>Alias /static /opt/platinum/db/static</w:t>
      </w:r>
    </w:p>
    <w:p w:rsidR="000C4199" w:rsidRPr="00B35978" w:rsidRDefault="00B35978" w:rsidP="000C4199">
      <w:pPr>
        <w:pStyle w:val="bash"/>
        <w:rPr>
          <w:lang w:val="en-IE"/>
        </w:rPr>
      </w:pPr>
      <w:r>
        <w:rPr>
          <w:lang w:val="en-IE"/>
        </w:rPr>
        <w:tab/>
      </w:r>
      <w:r>
        <w:rPr>
          <w:color w:val="4F6228" w:themeColor="accent3" w:themeShade="80"/>
        </w:rPr>
        <w:t xml:space="preserve"># Set permissions to allow access to </w:t>
      </w:r>
      <w:r w:rsidRPr="00B35978">
        <w:rPr>
          <w:i/>
          <w:color w:val="4F6228" w:themeColor="accent3" w:themeShade="80"/>
        </w:rPr>
        <w:t>pnm-db</w:t>
      </w:r>
      <w:r>
        <w:rPr>
          <w:i/>
          <w:color w:val="4F6228" w:themeColor="accent3" w:themeShade="80"/>
        </w:rPr>
        <w:t xml:space="preserve"> </w:t>
      </w:r>
      <w:r>
        <w:rPr>
          <w:color w:val="4F6228" w:themeColor="accent3" w:themeShade="80"/>
        </w:rPr>
        <w:t>directory</w:t>
      </w:r>
    </w:p>
    <w:p w:rsidR="000C4199" w:rsidRPr="000C4199" w:rsidRDefault="000C4199" w:rsidP="000C4199">
      <w:pPr>
        <w:pStyle w:val="bash"/>
        <w:rPr>
          <w:lang w:val="en-IE"/>
        </w:rPr>
      </w:pPr>
      <w:r w:rsidRPr="000C4199">
        <w:rPr>
          <w:lang w:val="en-IE"/>
        </w:rPr>
        <w:tab/>
        <w:t>&lt;Directory /opt/platinum/db&gt;</w:t>
      </w:r>
    </w:p>
    <w:p w:rsidR="000C4199" w:rsidRPr="000C4199" w:rsidRDefault="000C4199" w:rsidP="000C4199">
      <w:pPr>
        <w:pStyle w:val="bash"/>
        <w:rPr>
          <w:lang w:val="en-IE"/>
        </w:rPr>
      </w:pPr>
      <w:r w:rsidRPr="000C4199">
        <w:rPr>
          <w:lang w:val="en-IE"/>
        </w:rPr>
        <w:tab/>
      </w:r>
      <w:r w:rsidRPr="000C4199">
        <w:rPr>
          <w:lang w:val="en-IE"/>
        </w:rPr>
        <w:tab/>
        <w:t>Options -Indexes</w:t>
      </w:r>
    </w:p>
    <w:p w:rsidR="000C4199" w:rsidRPr="000C4199" w:rsidRDefault="000C4199" w:rsidP="000C4199">
      <w:pPr>
        <w:pStyle w:val="bash"/>
        <w:rPr>
          <w:lang w:val="en-IE"/>
        </w:rPr>
      </w:pPr>
      <w:r w:rsidRPr="000C4199">
        <w:rPr>
          <w:lang w:val="en-IE"/>
        </w:rPr>
        <w:tab/>
      </w:r>
      <w:r w:rsidRPr="000C4199">
        <w:rPr>
          <w:lang w:val="en-IE"/>
        </w:rPr>
        <w:tab/>
        <w:t>Order deny,allow</w:t>
      </w:r>
    </w:p>
    <w:p w:rsidR="000C4199" w:rsidRPr="000C4199" w:rsidRDefault="000C4199" w:rsidP="000C4199">
      <w:pPr>
        <w:pStyle w:val="bash"/>
        <w:rPr>
          <w:lang w:val="en-IE"/>
        </w:rPr>
      </w:pPr>
      <w:r w:rsidRPr="000C4199">
        <w:rPr>
          <w:lang w:val="en-IE"/>
        </w:rPr>
        <w:tab/>
      </w:r>
      <w:r w:rsidRPr="000C4199">
        <w:rPr>
          <w:lang w:val="en-IE"/>
        </w:rPr>
        <w:tab/>
        <w:t>Allow from all</w:t>
      </w:r>
    </w:p>
    <w:p w:rsidR="000C4199" w:rsidRPr="000C4199" w:rsidRDefault="000C4199" w:rsidP="000C4199">
      <w:pPr>
        <w:pStyle w:val="bash"/>
        <w:rPr>
          <w:lang w:val="en-IE"/>
        </w:rPr>
      </w:pPr>
      <w:r w:rsidRPr="000C4199">
        <w:rPr>
          <w:lang w:val="en-IE"/>
        </w:rPr>
        <w:tab/>
        <w:t>&lt;/Directory&gt;</w:t>
      </w:r>
    </w:p>
    <w:p w:rsidR="000C4199" w:rsidRPr="00B35978" w:rsidRDefault="000C4199" w:rsidP="000C4199">
      <w:pPr>
        <w:pStyle w:val="bash"/>
        <w:rPr>
          <w:lang w:val="en-IE"/>
        </w:rPr>
      </w:pPr>
      <w:r w:rsidRPr="000C4199">
        <w:rPr>
          <w:lang w:val="en-IE"/>
        </w:rPr>
        <w:tab/>
      </w:r>
      <w:r w:rsidR="00B35978">
        <w:rPr>
          <w:color w:val="4F6228" w:themeColor="accent3" w:themeShade="80"/>
        </w:rPr>
        <w:t xml:space="preserve"># Define log files for </w:t>
      </w:r>
      <w:r w:rsidR="00B35978">
        <w:rPr>
          <w:i/>
          <w:color w:val="4F6228" w:themeColor="accent3" w:themeShade="80"/>
        </w:rPr>
        <w:t>pnm-db</w:t>
      </w:r>
    </w:p>
    <w:p w:rsidR="000C4199" w:rsidRPr="000C4199" w:rsidRDefault="000C4199" w:rsidP="000C4199">
      <w:pPr>
        <w:pStyle w:val="bash"/>
        <w:rPr>
          <w:lang w:val="en-IE"/>
        </w:rPr>
      </w:pPr>
      <w:r w:rsidRPr="000C4199">
        <w:rPr>
          <w:lang w:val="en-IE"/>
        </w:rPr>
        <w:tab/>
        <w:t>ErrorLog ${APACHE_LOG_DIR}/pnmdb_error.log</w:t>
      </w:r>
    </w:p>
    <w:p w:rsidR="000C4199" w:rsidRPr="000C4199" w:rsidRDefault="000C4199" w:rsidP="000C4199">
      <w:pPr>
        <w:pStyle w:val="bash"/>
        <w:rPr>
          <w:lang w:val="en-IE"/>
        </w:rPr>
      </w:pPr>
      <w:r w:rsidRPr="000C4199">
        <w:rPr>
          <w:lang w:val="en-IE"/>
        </w:rPr>
        <w:tab/>
        <w:t>CustomLog ${APACHE_LOG_DIR}/pnmdb_access.log combined</w:t>
      </w:r>
    </w:p>
    <w:p w:rsidR="000C4199" w:rsidRPr="000C4199" w:rsidRDefault="000C4199" w:rsidP="000C4199">
      <w:pPr>
        <w:pStyle w:val="bash"/>
        <w:rPr>
          <w:lang w:val="en-IE"/>
        </w:rPr>
      </w:pPr>
    </w:p>
    <w:p w:rsidR="00743A46" w:rsidRPr="00743A46" w:rsidRDefault="000C4199" w:rsidP="000C4199">
      <w:pPr>
        <w:pStyle w:val="bash"/>
        <w:rPr>
          <w:lang w:val="en-IE"/>
        </w:rPr>
      </w:pPr>
      <w:r w:rsidRPr="000C4199">
        <w:rPr>
          <w:lang w:val="en-IE"/>
        </w:rPr>
        <w:t>&lt;/VirtualHost&gt;</w:t>
      </w:r>
    </w:p>
    <w:p w:rsidR="00743A46" w:rsidRPr="008A7F69" w:rsidRDefault="00743A46" w:rsidP="006B403E">
      <w:pPr>
        <w:rPr>
          <w:lang w:val="en-IE"/>
        </w:rPr>
      </w:pPr>
    </w:p>
    <w:p w:rsidR="00B35978" w:rsidRDefault="00B35978" w:rsidP="00B35978">
      <w:pPr>
        <w:rPr>
          <w:lang w:val="en-IE"/>
        </w:rPr>
      </w:pPr>
    </w:p>
    <w:p w:rsidR="00B35978" w:rsidRPr="00B35978" w:rsidRDefault="00B35978" w:rsidP="00B35978">
      <w:pPr>
        <w:rPr>
          <w:lang w:val="en-IE"/>
        </w:rPr>
      </w:pPr>
    </w:p>
    <w:p w:rsidR="00312DDD" w:rsidRDefault="00312DDD">
      <w:pPr>
        <w:rPr>
          <w:rFonts w:asciiTheme="majorHAnsi" w:eastAsiaTheme="majorEastAsia" w:hAnsiTheme="majorHAnsi" w:cstheme="majorBidi"/>
          <w:b/>
          <w:bCs/>
          <w:i/>
          <w:iCs/>
          <w:color w:val="4F81BD" w:themeColor="accent1"/>
          <w:lang w:val="en-IE"/>
        </w:rPr>
      </w:pPr>
      <w:r>
        <w:rPr>
          <w:lang w:val="en-IE"/>
        </w:rPr>
        <w:br w:type="page"/>
      </w:r>
    </w:p>
    <w:p w:rsidR="00743A46" w:rsidRDefault="00743A46" w:rsidP="00743A46">
      <w:pPr>
        <w:pStyle w:val="Heading4"/>
        <w:rPr>
          <w:lang w:val="en-IE"/>
        </w:rPr>
      </w:pPr>
      <w:r>
        <w:rPr>
          <w:lang w:val="en-IE"/>
        </w:rPr>
        <w:lastRenderedPageBreak/>
        <w:t>PNM-WEB Architecture</w:t>
      </w:r>
      <w:r w:rsidR="00B35978">
        <w:rPr>
          <w:lang w:val="en-IE"/>
        </w:rPr>
        <w:t xml:space="preserve"> and Deployment</w:t>
      </w:r>
    </w:p>
    <w:p w:rsidR="009B00C8" w:rsidRPr="00A45CD4" w:rsidRDefault="009B00C8" w:rsidP="009B00C8">
      <w:pPr>
        <w:rPr>
          <w:lang w:val="en-IE"/>
        </w:rPr>
      </w:pPr>
      <w:r>
        <w:rPr>
          <w:lang w:val="en-IE"/>
        </w:rPr>
        <w:t xml:space="preserve">This section will outline the steps required to setup and deploy </w:t>
      </w:r>
      <w:r w:rsidRPr="00A45CD4">
        <w:rPr>
          <w:i/>
          <w:lang w:val="en-IE"/>
        </w:rPr>
        <w:t>PNM-</w:t>
      </w:r>
      <w:r>
        <w:rPr>
          <w:i/>
          <w:lang w:val="en-IE"/>
        </w:rPr>
        <w:t xml:space="preserve">Web </w:t>
      </w:r>
      <w:r w:rsidRPr="009B00C8">
        <w:rPr>
          <w:lang w:val="en-IE"/>
        </w:rPr>
        <w:t>to</w:t>
      </w:r>
      <w:r>
        <w:rPr>
          <w:lang w:val="en-IE"/>
        </w:rPr>
        <w:t xml:space="preserve"> a Linux server. In this project, I deployed </w:t>
      </w:r>
      <w:r>
        <w:rPr>
          <w:i/>
          <w:lang w:val="en-IE"/>
        </w:rPr>
        <w:t xml:space="preserve">PNM-Web </w:t>
      </w:r>
      <w:r>
        <w:rPr>
          <w:lang w:val="en-IE"/>
        </w:rPr>
        <w:t xml:space="preserve">to the same Linux server which runs </w:t>
      </w:r>
      <w:r>
        <w:rPr>
          <w:i/>
          <w:lang w:val="en-IE"/>
        </w:rPr>
        <w:t>PNM-DB</w:t>
      </w:r>
      <w:r>
        <w:rPr>
          <w:lang w:val="en-IE"/>
        </w:rPr>
        <w:t>.</w:t>
      </w:r>
    </w:p>
    <w:p w:rsidR="00B35978" w:rsidRPr="00B35978" w:rsidRDefault="00B35978" w:rsidP="00B35978">
      <w:pPr>
        <w:rPr>
          <w:lang w:val="en-IE"/>
        </w:rPr>
      </w:pPr>
    </w:p>
    <w:p w:rsidR="00743A46" w:rsidRDefault="008C26A6" w:rsidP="00743A46">
      <w:pPr>
        <w:rPr>
          <w:lang w:val="en-IE"/>
        </w:rPr>
      </w:pPr>
      <w:r>
        <w:rPr>
          <w:lang w:val="en-IE"/>
        </w:rPr>
        <w:t xml:space="preserve">The steps to installing </w:t>
      </w:r>
      <w:r w:rsidRPr="008C26A6">
        <w:rPr>
          <w:i/>
          <w:lang w:val="en-IE"/>
        </w:rPr>
        <w:t>PNM-Web</w:t>
      </w:r>
      <w:r>
        <w:rPr>
          <w:i/>
          <w:lang w:val="en-IE"/>
        </w:rPr>
        <w:t xml:space="preserve"> </w:t>
      </w:r>
      <w:r>
        <w:rPr>
          <w:lang w:val="en-IE"/>
        </w:rPr>
        <w:t xml:space="preserve">are similar to that of </w:t>
      </w:r>
      <w:r>
        <w:rPr>
          <w:i/>
          <w:lang w:val="en-IE"/>
        </w:rPr>
        <w:t>PNM-DB</w:t>
      </w:r>
      <w:r>
        <w:rPr>
          <w:lang w:val="en-IE"/>
        </w:rPr>
        <w:t xml:space="preserve"> as they are both at their core Django applications. </w:t>
      </w:r>
    </w:p>
    <w:p w:rsidR="008C26A6" w:rsidRPr="008C26A6" w:rsidRDefault="008C26A6" w:rsidP="00743A46">
      <w:pPr>
        <w:rPr>
          <w:lang w:val="en-IE"/>
        </w:rPr>
      </w:pPr>
    </w:p>
    <w:p w:rsidR="008C26A6" w:rsidRPr="00AE567F" w:rsidRDefault="008C26A6" w:rsidP="008C26A6">
      <w:pPr>
        <w:pStyle w:val="bash"/>
        <w:rPr>
          <w:color w:val="4F6228" w:themeColor="accent3" w:themeShade="80"/>
        </w:rPr>
      </w:pPr>
      <w:r w:rsidRPr="006C7E48">
        <w:rPr>
          <w:color w:val="4F6228" w:themeColor="accent3" w:themeShade="80"/>
        </w:rPr>
        <w:t xml:space="preserve"># </w:t>
      </w:r>
      <w:r>
        <w:rPr>
          <w:color w:val="4F6228" w:themeColor="accent3" w:themeShade="80"/>
        </w:rPr>
        <w:t>Connect to git and download platinum-analytics repo</w:t>
      </w:r>
    </w:p>
    <w:p w:rsidR="008C26A6" w:rsidRDefault="008C26A6" w:rsidP="008C26A6">
      <w:pPr>
        <w:pStyle w:val="bash"/>
      </w:pPr>
      <w:r>
        <w:t>git init</w:t>
      </w:r>
    </w:p>
    <w:p w:rsidR="008C26A6" w:rsidRDefault="008C26A6" w:rsidP="008C26A6">
      <w:pPr>
        <w:pStyle w:val="bash"/>
      </w:pPr>
      <w:r>
        <w:t xml:space="preserve">git clone </w:t>
      </w:r>
      <w:hyperlink r:id="rId16">
        <w:r>
          <w:rPr>
            <w:rStyle w:val="InternetLink"/>
          </w:rPr>
          <w:t>git@github.com</w:t>
        </w:r>
      </w:hyperlink>
      <w:hyperlink>
        <w:r>
          <w:t>:peteehb/platinum-analytics.git</w:t>
        </w:r>
      </w:hyperlink>
    </w:p>
    <w:p w:rsidR="008C26A6" w:rsidRDefault="008C26A6" w:rsidP="008C26A6">
      <w:pPr>
        <w:pStyle w:val="bash"/>
        <w:rPr>
          <w:lang w:val="en-IE"/>
        </w:rPr>
      </w:pPr>
    </w:p>
    <w:p w:rsidR="008C26A6" w:rsidRDefault="008C26A6" w:rsidP="008C26A6">
      <w:pPr>
        <w:pStyle w:val="bash"/>
        <w:rPr>
          <w:color w:val="4F6228" w:themeColor="accent3" w:themeShade="80"/>
        </w:rPr>
      </w:pPr>
      <w:r w:rsidRPr="006C7E48">
        <w:rPr>
          <w:color w:val="4F6228" w:themeColor="accent3" w:themeShade="80"/>
        </w:rPr>
        <w:t xml:space="preserve"># </w:t>
      </w:r>
      <w:r>
        <w:rPr>
          <w:color w:val="4F6228" w:themeColor="accent3" w:themeShade="80"/>
        </w:rPr>
        <w:t>Create a virtualenv, Install requirements and run pnm-web</w:t>
      </w:r>
    </w:p>
    <w:p w:rsidR="009B00C8" w:rsidRPr="008C26A6" w:rsidRDefault="008C26A6" w:rsidP="008C26A6">
      <w:pPr>
        <w:pStyle w:val="bash"/>
      </w:pPr>
      <w:r>
        <w:t>mkvirtualenv pnm-web</w:t>
      </w:r>
    </w:p>
    <w:p w:rsidR="009B00C8" w:rsidRDefault="009B00C8" w:rsidP="009B00C8">
      <w:pPr>
        <w:pStyle w:val="bash"/>
      </w:pPr>
      <w:r>
        <w:t>pip install -r requirements.txt</w:t>
      </w:r>
    </w:p>
    <w:p w:rsidR="008C26A6" w:rsidRDefault="008C26A6" w:rsidP="008C26A6">
      <w:pPr>
        <w:pStyle w:val="bash"/>
      </w:pPr>
      <w:r>
        <w:t>cd pnmweb/</w:t>
      </w:r>
    </w:p>
    <w:p w:rsidR="008C26A6" w:rsidRDefault="008C26A6" w:rsidP="008C26A6">
      <w:pPr>
        <w:pStyle w:val="bash"/>
      </w:pPr>
      <w:r>
        <w:t>python manage.py syncdb</w:t>
      </w:r>
    </w:p>
    <w:p w:rsidR="008C26A6" w:rsidRDefault="008C26A6" w:rsidP="008C26A6">
      <w:pPr>
        <w:pStyle w:val="bash"/>
      </w:pPr>
      <w:r>
        <w:t>python manage.py makemigrations</w:t>
      </w:r>
    </w:p>
    <w:p w:rsidR="008C26A6" w:rsidRDefault="008C26A6" w:rsidP="008C26A6">
      <w:pPr>
        <w:pStyle w:val="bash"/>
      </w:pPr>
      <w:r>
        <w:t>python manage.py migrate</w:t>
      </w:r>
    </w:p>
    <w:p w:rsidR="008C26A6" w:rsidRDefault="008C26A6" w:rsidP="009B00C8">
      <w:pPr>
        <w:pStyle w:val="bash"/>
      </w:pPr>
      <w:r>
        <w:t>python manage.py runserver 0.0.0.0:7999</w:t>
      </w:r>
    </w:p>
    <w:p w:rsidR="009B00C8" w:rsidRDefault="009B00C8" w:rsidP="00743A46">
      <w:pPr>
        <w:rPr>
          <w:lang w:val="en-IE"/>
        </w:rPr>
      </w:pPr>
    </w:p>
    <w:p w:rsidR="008C26A6" w:rsidRDefault="008C26A6" w:rsidP="00743A46">
      <w:pPr>
        <w:rPr>
          <w:lang w:val="en-IE"/>
        </w:rPr>
      </w:pPr>
      <w:r>
        <w:rPr>
          <w:lang w:val="en-IE"/>
        </w:rPr>
        <w:t xml:space="preserve">As with </w:t>
      </w:r>
      <w:r w:rsidRPr="008C26A6">
        <w:rPr>
          <w:i/>
          <w:lang w:val="en-IE"/>
        </w:rPr>
        <w:t>pnmdb</w:t>
      </w:r>
      <w:r>
        <w:rPr>
          <w:lang w:val="en-IE"/>
        </w:rPr>
        <w:t>, running</w:t>
      </w:r>
      <w:r>
        <w:rPr>
          <w:i/>
          <w:lang w:val="en-IE"/>
        </w:rPr>
        <w:t xml:space="preserve"> pnmweb </w:t>
      </w:r>
      <w:r>
        <w:rPr>
          <w:lang w:val="en-IE"/>
        </w:rPr>
        <w:t xml:space="preserve">with the above command will only keep the application running for as long as the user is logged in. Once again we need a more permanent solution for running the </w:t>
      </w:r>
      <w:r>
        <w:rPr>
          <w:i/>
          <w:lang w:val="en-IE"/>
        </w:rPr>
        <w:t>pnmweb</w:t>
      </w:r>
      <w:r>
        <w:rPr>
          <w:lang w:val="en-IE"/>
        </w:rPr>
        <w:t xml:space="preserve"> application. </w:t>
      </w:r>
    </w:p>
    <w:p w:rsidR="008C26A6" w:rsidRDefault="008C26A6" w:rsidP="00743A46">
      <w:pPr>
        <w:rPr>
          <w:lang w:val="en-IE"/>
        </w:rPr>
      </w:pPr>
    </w:p>
    <w:p w:rsidR="008C26A6" w:rsidRPr="008C26A6" w:rsidRDefault="008C26A6" w:rsidP="00743A46">
      <w:pPr>
        <w:rPr>
          <w:lang w:val="en-IE"/>
        </w:rPr>
      </w:pPr>
      <w:r>
        <w:rPr>
          <w:lang w:val="en-IE"/>
        </w:rPr>
        <w:t xml:space="preserve">In order to deploy </w:t>
      </w:r>
      <w:r>
        <w:rPr>
          <w:i/>
          <w:lang w:val="en-IE"/>
        </w:rPr>
        <w:t>pnmweb</w:t>
      </w:r>
      <w:r>
        <w:rPr>
          <w:lang w:val="en-IE"/>
        </w:rPr>
        <w:t xml:space="preserve"> persistently we must add a VirtualHost entry to Apache's </w:t>
      </w:r>
      <w:r w:rsidRPr="008C26A6">
        <w:rPr>
          <w:i/>
          <w:lang w:val="en-IE"/>
        </w:rPr>
        <w:t>site</w:t>
      </w:r>
      <w:r>
        <w:rPr>
          <w:i/>
          <w:lang w:val="en-IE"/>
        </w:rPr>
        <w:t>s-available/default</w:t>
      </w:r>
      <w:r>
        <w:rPr>
          <w:lang w:val="en-IE"/>
        </w:rPr>
        <w:t xml:space="preserve"> configuration file. </w:t>
      </w:r>
    </w:p>
    <w:p w:rsidR="008C26A6" w:rsidRDefault="008C26A6" w:rsidP="00743A46">
      <w:pPr>
        <w:rPr>
          <w:lang w:val="en-IE"/>
        </w:rPr>
      </w:pPr>
    </w:p>
    <w:p w:rsidR="008C26A6" w:rsidRPr="008C26A6" w:rsidRDefault="008C26A6" w:rsidP="008C26A6">
      <w:pPr>
        <w:pStyle w:val="bash"/>
      </w:pPr>
      <w:r w:rsidRPr="006C7E48">
        <w:rPr>
          <w:color w:val="4F6228" w:themeColor="accent3" w:themeShade="80"/>
        </w:rPr>
        <w:t>#</w:t>
      </w:r>
      <w:r>
        <w:rPr>
          <w:color w:val="4F6228" w:themeColor="accent3" w:themeShade="80"/>
        </w:rPr>
        <w:t xml:space="preserve"> Define which port to listen to for </w:t>
      </w:r>
      <w:r w:rsidRPr="00C23C65">
        <w:rPr>
          <w:color w:val="4F6228" w:themeColor="accent3" w:themeShade="80"/>
        </w:rPr>
        <w:t>pnmweb</w:t>
      </w:r>
      <w:r>
        <w:rPr>
          <w:color w:val="4F6228" w:themeColor="accent3" w:themeShade="80"/>
        </w:rPr>
        <w:t xml:space="preserve"> traffic</w:t>
      </w:r>
    </w:p>
    <w:p w:rsidR="008C26A6" w:rsidRDefault="008C26A6" w:rsidP="008C26A6">
      <w:pPr>
        <w:pStyle w:val="bash"/>
      </w:pPr>
      <w:r w:rsidRPr="008C26A6">
        <w:t>Listen 7999</w:t>
      </w:r>
      <w:r w:rsidRPr="008C26A6">
        <w:br/>
        <w:t>&lt;VirtualHost *:7999&gt;</w:t>
      </w:r>
    </w:p>
    <w:p w:rsidR="008C26A6" w:rsidRDefault="008C26A6" w:rsidP="008C26A6">
      <w:pPr>
        <w:pStyle w:val="bash"/>
      </w:pPr>
    </w:p>
    <w:p w:rsidR="00C23C65" w:rsidRDefault="008C26A6" w:rsidP="008C26A6">
      <w:pPr>
        <w:pStyle w:val="bash"/>
      </w:pPr>
      <w:r>
        <w:t xml:space="preserve">   </w:t>
      </w:r>
      <w:r w:rsidRPr="006C7E48">
        <w:rPr>
          <w:color w:val="4F6228" w:themeColor="accent3" w:themeShade="80"/>
        </w:rPr>
        <w:t>#</w:t>
      </w:r>
      <w:r>
        <w:rPr>
          <w:color w:val="4F6228" w:themeColor="accent3" w:themeShade="80"/>
        </w:rPr>
        <w:t xml:space="preserve"> </w:t>
      </w:r>
      <w:r w:rsidR="00C23C65">
        <w:rPr>
          <w:color w:val="4F6228" w:themeColor="accent3" w:themeShade="80"/>
        </w:rPr>
        <w:t>Path to Django Applications wsgi file</w:t>
      </w:r>
      <w:r w:rsidRPr="008C26A6">
        <w:br/>
        <w:t xml:space="preserve">   WSGIScriptAlias / /opt/platinum/web/pnmweb/platinum/wsgi.py</w:t>
      </w:r>
    </w:p>
    <w:p w:rsidR="00C23C65" w:rsidRDefault="00C23C65" w:rsidP="008C26A6">
      <w:pPr>
        <w:pStyle w:val="bash"/>
      </w:pPr>
    </w:p>
    <w:p w:rsidR="00C23C65" w:rsidRDefault="00C23C65" w:rsidP="008C26A6">
      <w:pPr>
        <w:pStyle w:val="bash"/>
      </w:pPr>
      <w:r>
        <w:t xml:space="preserve">   </w:t>
      </w:r>
      <w:r>
        <w:rPr>
          <w:color w:val="4F6228" w:themeColor="accent3" w:themeShade="80"/>
        </w:rPr>
        <w:t># Start the wsgi daemon in the pnmweb virtual environment</w:t>
      </w:r>
      <w:r w:rsidR="008C26A6" w:rsidRPr="008C26A6">
        <w:br/>
        <w:t xml:space="preserve">   WSGIDaemonProcess platinum python-path=/opt/platinum/web/pnmweb/platinum:/home/elpok/.virtualenvs/pnm-web/lib/python2.7/site-packages</w:t>
      </w:r>
      <w:r w:rsidR="008C26A6" w:rsidRPr="008C26A6">
        <w:br/>
        <w:t xml:space="preserve">   WSGIProcessGroup platinum</w:t>
      </w:r>
      <w:r w:rsidR="008C26A6" w:rsidRPr="008C26A6">
        <w:br/>
      </w:r>
      <w:r w:rsidR="008C26A6" w:rsidRPr="008C26A6">
        <w:br/>
        <w:t xml:space="preserve">   Alias /static /opt/platinum/web/pnmweb/static</w:t>
      </w:r>
      <w:r w:rsidR="008C26A6" w:rsidRPr="008C26A6">
        <w:br/>
      </w:r>
    </w:p>
    <w:p w:rsidR="00C23C65" w:rsidRDefault="00C23C65" w:rsidP="008C26A6">
      <w:pPr>
        <w:pStyle w:val="bash"/>
      </w:pPr>
      <w:r>
        <w:t xml:space="preserve">   </w:t>
      </w:r>
      <w:r>
        <w:rPr>
          <w:color w:val="4F6228" w:themeColor="accent3" w:themeShade="80"/>
        </w:rPr>
        <w:t># State the path to the base directory of pnmweb</w:t>
      </w:r>
      <w:r w:rsidR="008C26A6" w:rsidRPr="008C26A6">
        <w:br/>
        <w:t xml:space="preserve">   &lt;Directory /opt/platinum/web&gt;</w:t>
      </w:r>
      <w:r w:rsidR="008C26A6" w:rsidRPr="008C26A6">
        <w:br/>
        <w:t xml:space="preserve">      Options -Indexes</w:t>
      </w:r>
      <w:r w:rsidR="008C26A6" w:rsidRPr="008C26A6">
        <w:br/>
        <w:t xml:space="preserve">      Order deny,allow</w:t>
      </w:r>
      <w:r w:rsidR="008C26A6" w:rsidRPr="008C26A6">
        <w:br/>
        <w:t xml:space="preserve">      Allow from all</w:t>
      </w:r>
      <w:r w:rsidR="008C26A6" w:rsidRPr="008C26A6">
        <w:br/>
        <w:t xml:space="preserve">   &lt;/Directory&gt;</w:t>
      </w:r>
    </w:p>
    <w:p w:rsidR="008C26A6" w:rsidRPr="008C26A6" w:rsidRDefault="008C26A6" w:rsidP="008C26A6">
      <w:pPr>
        <w:pStyle w:val="bash"/>
      </w:pPr>
      <w:r w:rsidRPr="008C26A6">
        <w:br/>
        <w:t xml:space="preserve">   </w:t>
      </w:r>
      <w:r w:rsidRPr="006C7E48">
        <w:rPr>
          <w:color w:val="4F6228" w:themeColor="accent3" w:themeShade="80"/>
        </w:rPr>
        <w:t>#</w:t>
      </w:r>
      <w:r w:rsidR="00C23C65">
        <w:rPr>
          <w:color w:val="4F6228" w:themeColor="accent3" w:themeShade="80"/>
        </w:rPr>
        <w:t xml:space="preserve"> Define logs for pnmweb</w:t>
      </w:r>
      <w:r>
        <w:rPr>
          <w:color w:val="4F6228" w:themeColor="accent3" w:themeShade="80"/>
        </w:rPr>
        <w:t xml:space="preserve"> </w:t>
      </w:r>
      <w:r w:rsidRPr="008C26A6">
        <w:br/>
        <w:t xml:space="preserve">   ErrorLog ${APACHE_LOG_DIR}/pnmweb_error.log</w:t>
      </w:r>
      <w:r w:rsidRPr="008C26A6">
        <w:br/>
        <w:t xml:space="preserve">   CustomLog ${APACHE_LOG_DIR}/pnmweb_access.log combined</w:t>
      </w:r>
      <w:r w:rsidRPr="008C26A6">
        <w:br/>
      </w:r>
      <w:r w:rsidRPr="008C26A6">
        <w:br/>
        <w:t>&lt;/VirtualHost&gt;</w:t>
      </w:r>
    </w:p>
    <w:p w:rsidR="009B00C8" w:rsidRDefault="009B00C8" w:rsidP="00743A46">
      <w:pPr>
        <w:rPr>
          <w:lang w:val="en-IE"/>
        </w:rPr>
      </w:pPr>
    </w:p>
    <w:p w:rsidR="009B00C8" w:rsidRDefault="009B00C8" w:rsidP="009B00C8">
      <w:pPr>
        <w:pStyle w:val="Heading3"/>
      </w:pPr>
      <w:r>
        <w:lastRenderedPageBreak/>
        <w:t>Program Functionality</w:t>
      </w:r>
    </w:p>
    <w:p w:rsidR="009B00C8" w:rsidRDefault="009B00C8" w:rsidP="009B00C8">
      <w:pPr>
        <w:rPr>
          <w:lang w:val="en-IE"/>
        </w:rPr>
      </w:pPr>
      <w:r>
        <w:rPr>
          <w:lang w:val="en-IE"/>
        </w:rPr>
        <w:t>In this chapter I will walk throw the program flows which represent the implementation of the use cases listed in Chapter 3.</w:t>
      </w:r>
    </w:p>
    <w:p w:rsidR="009B00C8" w:rsidRDefault="009B00C8" w:rsidP="009B00C8">
      <w:pPr>
        <w:rPr>
          <w:lang w:val="en-IE"/>
        </w:rPr>
      </w:pPr>
    </w:p>
    <w:p w:rsidR="009B00C8" w:rsidRDefault="009B00C8" w:rsidP="009B00C8">
      <w:pPr>
        <w:pStyle w:val="Heading4"/>
        <w:rPr>
          <w:lang w:val="en-IE"/>
        </w:rPr>
      </w:pPr>
      <w:r>
        <w:rPr>
          <w:lang w:val="en-IE"/>
        </w:rPr>
        <w:t>Flows</w:t>
      </w:r>
    </w:p>
    <w:p w:rsidR="009B00C8" w:rsidRDefault="009B00C8" w:rsidP="009B00C8">
      <w:pPr>
        <w:pStyle w:val="Heading5"/>
        <w:rPr>
          <w:lang w:val="en-IE"/>
        </w:rPr>
      </w:pPr>
      <w:r>
        <w:rPr>
          <w:lang w:val="en-IE"/>
        </w:rPr>
        <w:t>Collect and store a Sensor Reading</w:t>
      </w:r>
    </w:p>
    <w:p w:rsidR="009B00C8" w:rsidRDefault="009B00C8" w:rsidP="009B00C8">
      <w:pPr>
        <w:pStyle w:val="ListParagraph"/>
        <w:numPr>
          <w:ilvl w:val="0"/>
          <w:numId w:val="4"/>
        </w:numPr>
        <w:rPr>
          <w:lang w:val="en-IE"/>
        </w:rPr>
      </w:pPr>
      <w:r>
        <w:rPr>
          <w:lang w:val="en-IE"/>
        </w:rPr>
        <w:t>Bluetooth Monitor reads output of '</w:t>
      </w:r>
      <w:r w:rsidRPr="009B00C8">
        <w:rPr>
          <w:i/>
          <w:lang w:val="en-IE"/>
        </w:rPr>
        <w:t xml:space="preserve">sudo </w:t>
      </w:r>
      <w:r>
        <w:rPr>
          <w:i/>
          <w:lang w:val="en-IE"/>
        </w:rPr>
        <w:t xml:space="preserve">hcitool </w:t>
      </w:r>
      <w:r w:rsidRPr="009B00C8">
        <w:rPr>
          <w:i/>
          <w:lang w:val="en-IE"/>
        </w:rPr>
        <w:t>blescan</w:t>
      </w:r>
      <w:r>
        <w:rPr>
          <w:i/>
          <w:lang w:val="en-IE"/>
        </w:rPr>
        <w:t xml:space="preserve"> --duplicates</w:t>
      </w:r>
      <w:r>
        <w:rPr>
          <w:lang w:val="en-IE"/>
        </w:rPr>
        <w:t>'</w:t>
      </w:r>
    </w:p>
    <w:p w:rsidR="009B00C8" w:rsidRDefault="009B00C8" w:rsidP="009B00C8">
      <w:pPr>
        <w:pStyle w:val="ListParagraph"/>
        <w:numPr>
          <w:ilvl w:val="0"/>
          <w:numId w:val="4"/>
        </w:numPr>
        <w:rPr>
          <w:lang w:val="en-IE"/>
        </w:rPr>
      </w:pPr>
      <w:r>
        <w:rPr>
          <w:lang w:val="en-IE"/>
        </w:rPr>
        <w:t>Monitor searches for the line:</w:t>
      </w:r>
    </w:p>
    <w:p w:rsidR="009B00C8" w:rsidRDefault="009B00C8" w:rsidP="009B00C8">
      <w:pPr>
        <w:pStyle w:val="ListParagraph"/>
        <w:rPr>
          <w:lang w:val="en-IE"/>
        </w:rPr>
      </w:pPr>
      <w:r>
        <w:rPr>
          <w:lang w:val="en-IE"/>
        </w:rPr>
        <w:tab/>
        <w:t>"&gt; HCI Event"</w:t>
      </w:r>
    </w:p>
    <w:p w:rsidR="009B00C8" w:rsidRPr="009B00C8" w:rsidRDefault="009B00C8" w:rsidP="009B00C8">
      <w:pPr>
        <w:pStyle w:val="ListParagraph"/>
        <w:rPr>
          <w:lang w:val="en-IE"/>
        </w:rPr>
      </w:pPr>
      <w:r>
        <w:rPr>
          <w:lang w:val="en-IE"/>
        </w:rPr>
        <w:t xml:space="preserve">When the monitor reads this line from the output of the bluetooth scan. </w:t>
      </w:r>
    </w:p>
    <w:p w:rsidR="009B00C8" w:rsidRDefault="009B00C8" w:rsidP="009B00C8">
      <w:pPr>
        <w:pStyle w:val="Heading4"/>
        <w:rPr>
          <w:lang w:val="en-IE"/>
        </w:rPr>
      </w:pPr>
      <w:r>
        <w:rPr>
          <w:lang w:val="en-IE"/>
        </w:rPr>
        <w:t>PNM-DB -Functionality</w:t>
      </w:r>
    </w:p>
    <w:p w:rsidR="009B00C8" w:rsidRDefault="009B00C8" w:rsidP="009B00C8">
      <w:pPr>
        <w:rPr>
          <w:lang w:val="en-IE"/>
        </w:rPr>
      </w:pPr>
      <w:r>
        <w:rPr>
          <w:lang w:val="en-IE"/>
        </w:rPr>
        <w:t>In this section I outline the Python Models which represent the database tables and the functionality which allows access to these objects through HTTP.</w:t>
      </w:r>
    </w:p>
    <w:p w:rsidR="009B00C8" w:rsidRDefault="009B00C8" w:rsidP="009B00C8">
      <w:pPr>
        <w:rPr>
          <w:lang w:val="en-IE"/>
        </w:rPr>
      </w:pPr>
    </w:p>
    <w:p w:rsidR="00C23C65" w:rsidRDefault="00C23C65" w:rsidP="00C23C65">
      <w:pPr>
        <w:pStyle w:val="Heading4"/>
        <w:rPr>
          <w:lang w:val="en-IE"/>
        </w:rPr>
      </w:pPr>
      <w:r>
        <w:rPr>
          <w:lang w:val="en-IE"/>
        </w:rPr>
        <w:t>PNM-Mon - Functionality</w:t>
      </w:r>
    </w:p>
    <w:p w:rsidR="00C23C65" w:rsidRDefault="00C23C65" w:rsidP="00C23C65">
      <w:pPr>
        <w:rPr>
          <w:lang w:val="en-IE"/>
        </w:rPr>
      </w:pPr>
      <w:r>
        <w:rPr>
          <w:lang w:val="en-IE"/>
        </w:rPr>
        <w:t xml:space="preserve">This section will provide detail into the functionality and feature set of the </w:t>
      </w:r>
      <w:r>
        <w:rPr>
          <w:i/>
          <w:lang w:val="en-IE"/>
        </w:rPr>
        <w:t>PNM-Mon</w:t>
      </w:r>
      <w:r>
        <w:rPr>
          <w:lang w:val="en-IE"/>
        </w:rPr>
        <w:t xml:space="preserve"> software, showing the modules used and discussing what each of the classes is used for. </w:t>
      </w:r>
    </w:p>
    <w:p w:rsidR="00C23C65" w:rsidRDefault="00C23C65" w:rsidP="00C23C65">
      <w:pPr>
        <w:rPr>
          <w:lang w:val="en-IE"/>
        </w:rPr>
      </w:pPr>
    </w:p>
    <w:p w:rsidR="00C23C65" w:rsidRDefault="00C23C65" w:rsidP="00C23C65">
      <w:pPr>
        <w:rPr>
          <w:lang w:val="en-IE"/>
        </w:rPr>
      </w:pPr>
      <w:r>
        <w:rPr>
          <w:lang w:val="en-IE"/>
        </w:rPr>
        <w:t xml:space="preserve">The program is run with the following command by a scheduled job on startup of the Pi. </w:t>
      </w:r>
    </w:p>
    <w:p w:rsidR="00C23C65" w:rsidRPr="00275AAD" w:rsidRDefault="00C23C65" w:rsidP="00C23C65">
      <w:pPr>
        <w:rPr>
          <w:i/>
          <w:lang w:val="en-IE"/>
        </w:rPr>
      </w:pPr>
      <w:r w:rsidRPr="00275AAD">
        <w:rPr>
          <w:i/>
          <w:lang w:val="en-IE"/>
        </w:rPr>
        <w:t xml:space="preserve">python </w:t>
      </w:r>
      <w:r>
        <w:rPr>
          <w:i/>
          <w:lang w:val="en-IE"/>
        </w:rPr>
        <w:t>Start</w:t>
      </w:r>
      <w:r w:rsidRPr="00275AAD">
        <w:rPr>
          <w:i/>
          <w:lang w:val="en-IE"/>
        </w:rPr>
        <w:t>Program.py 1 False</w:t>
      </w:r>
    </w:p>
    <w:p w:rsidR="00C23C65" w:rsidRPr="00275AAD" w:rsidRDefault="00C23C65" w:rsidP="00C23C65">
      <w:pPr>
        <w:rPr>
          <w:lang w:val="en-IE"/>
        </w:rPr>
      </w:pPr>
      <w:r>
        <w:rPr>
          <w:lang w:val="en-IE"/>
        </w:rPr>
        <w:t xml:space="preserve">The first argument given is the ID of the monitor. This ID is an integer between 1 - 3 and tells the system which monitor this is. It is important to know which ID the monitor is as the program expects the monitors to be placed in </w:t>
      </w:r>
    </w:p>
    <w:p w:rsidR="00C23C65" w:rsidRDefault="00C23C65" w:rsidP="00C23C65">
      <w:pPr>
        <w:rPr>
          <w:color w:val="FF0000"/>
          <w:lang w:val="en-IE"/>
        </w:rPr>
      </w:pPr>
    </w:p>
    <w:p w:rsidR="00C23C65" w:rsidRPr="00275AAD" w:rsidRDefault="00C23C65" w:rsidP="00C23C65">
      <w:pPr>
        <w:rPr>
          <w:color w:val="FF0000"/>
          <w:lang w:val="en-IE"/>
        </w:rPr>
      </w:pPr>
      <w:r>
        <w:rPr>
          <w:color w:val="FF0000"/>
          <w:lang w:val="en-IE"/>
        </w:rPr>
        <w:t>Overview of the program flow</w:t>
      </w:r>
    </w:p>
    <w:p w:rsidR="00C23C65" w:rsidRDefault="00C23C65" w:rsidP="00C23C65">
      <w:pPr>
        <w:rPr>
          <w:color w:val="FF0000"/>
          <w:lang w:val="en-IE"/>
        </w:rPr>
      </w:pPr>
      <w:r>
        <w:rPr>
          <w:color w:val="FF0000"/>
          <w:lang w:val="en-IE"/>
        </w:rPr>
        <w:t>Overview of each class and what it is used for</w:t>
      </w:r>
    </w:p>
    <w:p w:rsidR="00C23C65" w:rsidRDefault="00C23C65" w:rsidP="00C23C65">
      <w:pPr>
        <w:rPr>
          <w:color w:val="FF0000"/>
          <w:lang w:val="en-IE"/>
        </w:rPr>
      </w:pPr>
      <w:r>
        <w:rPr>
          <w:color w:val="FF0000"/>
          <w:lang w:val="en-IE"/>
        </w:rPr>
        <w:t>Discuss the different modes, intermittent vs stable connection mode</w:t>
      </w:r>
    </w:p>
    <w:p w:rsidR="00C23C65" w:rsidRDefault="00C23C65" w:rsidP="00C23C65">
      <w:pPr>
        <w:rPr>
          <w:color w:val="FF0000"/>
          <w:lang w:val="en-IE"/>
        </w:rPr>
      </w:pPr>
    </w:p>
    <w:p w:rsidR="00C23C65" w:rsidRDefault="00C23C65" w:rsidP="00C23C65">
      <w:pPr>
        <w:pStyle w:val="Heading4"/>
        <w:rPr>
          <w:szCs w:val="20"/>
        </w:rPr>
      </w:pPr>
      <w:r>
        <w:t>StartProgram.py</w:t>
      </w:r>
    </w:p>
    <w:p w:rsidR="00C23C65" w:rsidRPr="0031272B" w:rsidRDefault="00C23C65" w:rsidP="00C23C65">
      <w:pPr>
        <w:widowControl w:val="0"/>
        <w:autoSpaceDE w:val="0"/>
        <w:autoSpaceDN w:val="0"/>
        <w:adjustRightInd w:val="0"/>
        <w:rPr>
          <w:rFonts w:ascii="Courier New" w:hAnsi="Courier New" w:cs="Courier New"/>
          <w:color w:val="000000"/>
          <w:sz w:val="18"/>
          <w:szCs w:val="18"/>
          <w:highlight w:val="white"/>
        </w:rPr>
      </w:pPr>
      <w:r w:rsidRPr="00372A8B">
        <w:rPr>
          <w:rFonts w:ascii="Courier New" w:hAnsi="Courier New" w:cs="Courier New"/>
          <w:b/>
          <w:bCs/>
          <w:color w:val="0000FF"/>
          <w:sz w:val="18"/>
          <w:szCs w:val="18"/>
          <w:highlight w:val="white"/>
        </w:rPr>
        <w:t>class</w:t>
      </w:r>
      <w:r w:rsidRPr="00372A8B">
        <w:rPr>
          <w:rFonts w:ascii="Courier New" w:hAnsi="Courier New" w:cs="Courier New"/>
          <w:color w:val="000000"/>
          <w:sz w:val="18"/>
          <w:szCs w:val="18"/>
          <w:highlight w:val="white"/>
        </w:rPr>
        <w:t xml:space="preserve"> </w:t>
      </w:r>
      <w:r w:rsidRPr="00372A8B">
        <w:rPr>
          <w:rFonts w:ascii="Courier New" w:hAnsi="Courier New" w:cs="Courier New"/>
          <w:b/>
          <w:bCs/>
          <w:color w:val="000000"/>
          <w:sz w:val="18"/>
          <w:szCs w:val="18"/>
          <w:highlight w:val="white"/>
        </w:rPr>
        <w:t>StartProgram</w:t>
      </w:r>
      <w:r w:rsidRPr="00372A8B">
        <w:rPr>
          <w:rFonts w:ascii="Courier New" w:hAnsi="Courier New" w:cs="Courier New"/>
          <w:b/>
          <w:bCs/>
          <w:color w:val="000080"/>
          <w:sz w:val="18"/>
          <w:szCs w:val="18"/>
          <w:highlight w:val="white"/>
        </w:rPr>
        <w:t>(</w:t>
      </w:r>
      <w:r w:rsidRPr="00372A8B">
        <w:rPr>
          <w:rFonts w:ascii="Courier New" w:hAnsi="Courier New" w:cs="Courier New"/>
          <w:color w:val="000000"/>
          <w:sz w:val="18"/>
          <w:szCs w:val="18"/>
          <w:highlight w:val="white"/>
        </w:rPr>
        <w:t>object</w:t>
      </w:r>
      <w:r w:rsidRPr="00372A8B">
        <w:rPr>
          <w:rFonts w:ascii="Courier New" w:hAnsi="Courier New" w:cs="Courier New"/>
          <w:b/>
          <w:bCs/>
          <w:color w:val="000080"/>
          <w:sz w:val="18"/>
          <w:szCs w:val="18"/>
          <w:highlight w:val="white"/>
        </w:rPr>
        <w:t>):</w:t>
      </w:r>
    </w:p>
    <w:p w:rsidR="00C23C65" w:rsidRDefault="00C23C65" w:rsidP="00C23C65">
      <w:pPr>
        <w:pStyle w:val="Heading4"/>
      </w:pPr>
      <w:r>
        <w:t>BluetoothMonitor.py</w:t>
      </w:r>
    </w:p>
    <w:p w:rsidR="00C23C65" w:rsidRPr="0031272B" w:rsidRDefault="00C23C65" w:rsidP="00C23C65">
      <w:pPr>
        <w:widowControl w:val="0"/>
        <w:autoSpaceDE w:val="0"/>
        <w:autoSpaceDN w:val="0"/>
        <w:adjustRightInd w:val="0"/>
        <w:rPr>
          <w:rFonts w:ascii="Courier New" w:hAnsi="Courier New" w:cs="Courier New"/>
          <w:color w:val="000000"/>
          <w:sz w:val="18"/>
          <w:szCs w:val="18"/>
          <w:highlight w:val="white"/>
        </w:rPr>
      </w:pPr>
      <w:r w:rsidRPr="0085144F">
        <w:rPr>
          <w:rFonts w:ascii="Courier New" w:hAnsi="Courier New" w:cs="Courier New"/>
          <w:b/>
          <w:bCs/>
          <w:color w:val="0000FF"/>
          <w:sz w:val="18"/>
          <w:szCs w:val="18"/>
          <w:highlight w:val="white"/>
        </w:rPr>
        <w:t>class</w:t>
      </w:r>
      <w:r w:rsidRPr="0085144F">
        <w:rPr>
          <w:rFonts w:ascii="Courier New" w:hAnsi="Courier New" w:cs="Courier New"/>
          <w:color w:val="000000"/>
          <w:sz w:val="18"/>
          <w:szCs w:val="18"/>
          <w:highlight w:val="white"/>
        </w:rPr>
        <w:t xml:space="preserve"> </w:t>
      </w:r>
      <w:r w:rsidRPr="0085144F">
        <w:rPr>
          <w:rFonts w:ascii="Courier New" w:hAnsi="Courier New" w:cs="Courier New"/>
          <w:b/>
          <w:bCs/>
          <w:color w:val="000000"/>
          <w:sz w:val="18"/>
          <w:szCs w:val="18"/>
          <w:highlight w:val="white"/>
        </w:rPr>
        <w:t>BluetoothMonitor</w:t>
      </w:r>
      <w:r w:rsidRPr="0085144F">
        <w:rPr>
          <w:rFonts w:ascii="Courier New" w:hAnsi="Courier New" w:cs="Courier New"/>
          <w:b/>
          <w:bCs/>
          <w:color w:val="000080"/>
          <w:sz w:val="18"/>
          <w:szCs w:val="18"/>
          <w:highlight w:val="white"/>
        </w:rPr>
        <w:t>(</w:t>
      </w:r>
      <w:r w:rsidRPr="0085144F">
        <w:rPr>
          <w:rFonts w:ascii="Courier New" w:hAnsi="Courier New" w:cs="Courier New"/>
          <w:color w:val="000000"/>
          <w:sz w:val="18"/>
          <w:szCs w:val="18"/>
          <w:highlight w:val="white"/>
        </w:rPr>
        <w:t>object</w:t>
      </w:r>
      <w:r w:rsidRPr="0085144F">
        <w:rPr>
          <w:rFonts w:ascii="Courier New" w:hAnsi="Courier New" w:cs="Courier New"/>
          <w:b/>
          <w:bCs/>
          <w:color w:val="000080"/>
          <w:sz w:val="18"/>
          <w:szCs w:val="18"/>
          <w:highlight w:val="white"/>
        </w:rPr>
        <w:t>):</w:t>
      </w:r>
    </w:p>
    <w:p w:rsidR="00C23C65" w:rsidRDefault="00C23C65" w:rsidP="00C23C65">
      <w:pPr>
        <w:pStyle w:val="Heading4"/>
      </w:pPr>
      <w:r>
        <w:t>Process Manager.py</w:t>
      </w:r>
    </w:p>
    <w:p w:rsidR="00C23C65" w:rsidRPr="0031272B" w:rsidRDefault="00C23C65" w:rsidP="00C23C65"/>
    <w:p w:rsidR="00C23C65" w:rsidRPr="0031272B" w:rsidRDefault="00C23C65" w:rsidP="00C23C65">
      <w:pPr>
        <w:widowControl w:val="0"/>
        <w:autoSpaceDE w:val="0"/>
        <w:autoSpaceDN w:val="0"/>
        <w:adjustRightInd w:val="0"/>
        <w:rPr>
          <w:rFonts w:ascii="Courier New" w:hAnsi="Courier New" w:cs="Courier New"/>
          <w:color w:val="000000"/>
          <w:sz w:val="18"/>
          <w:szCs w:val="18"/>
          <w:highlight w:val="white"/>
        </w:rPr>
      </w:pPr>
      <w:r w:rsidRPr="00751B25">
        <w:rPr>
          <w:rFonts w:ascii="Courier New" w:hAnsi="Courier New" w:cs="Courier New"/>
          <w:b/>
          <w:bCs/>
          <w:color w:val="0000FF"/>
          <w:sz w:val="18"/>
          <w:szCs w:val="18"/>
          <w:highlight w:val="white"/>
        </w:rPr>
        <w:t>class</w:t>
      </w:r>
      <w:r w:rsidRPr="00751B25">
        <w:rPr>
          <w:rFonts w:ascii="Courier New" w:hAnsi="Courier New" w:cs="Courier New"/>
          <w:color w:val="000000"/>
          <w:sz w:val="18"/>
          <w:szCs w:val="18"/>
          <w:highlight w:val="white"/>
        </w:rPr>
        <w:t xml:space="preserve"> </w:t>
      </w:r>
      <w:r w:rsidRPr="00751B25">
        <w:rPr>
          <w:rFonts w:ascii="Courier New" w:hAnsi="Courier New" w:cs="Courier New"/>
          <w:b/>
          <w:bCs/>
          <w:color w:val="000000"/>
          <w:sz w:val="18"/>
          <w:szCs w:val="18"/>
          <w:highlight w:val="white"/>
        </w:rPr>
        <w:t>Process</w:t>
      </w:r>
      <w:r w:rsidRPr="00751B25">
        <w:rPr>
          <w:rFonts w:ascii="Courier New" w:hAnsi="Courier New" w:cs="Courier New"/>
          <w:b/>
          <w:bCs/>
          <w:color w:val="000080"/>
          <w:sz w:val="18"/>
          <w:szCs w:val="18"/>
          <w:highlight w:val="white"/>
        </w:rPr>
        <w:t>(</w:t>
      </w:r>
      <w:r w:rsidRPr="00751B25">
        <w:rPr>
          <w:rFonts w:ascii="Courier New" w:hAnsi="Courier New" w:cs="Courier New"/>
          <w:color w:val="000000"/>
          <w:sz w:val="18"/>
          <w:szCs w:val="18"/>
          <w:highlight w:val="white"/>
        </w:rPr>
        <w:t>object</w:t>
      </w:r>
      <w:r w:rsidRPr="00751B25">
        <w:rPr>
          <w:rFonts w:ascii="Courier New" w:hAnsi="Courier New" w:cs="Courier New"/>
          <w:b/>
          <w:bCs/>
          <w:color w:val="000080"/>
          <w:sz w:val="18"/>
          <w:szCs w:val="18"/>
          <w:highlight w:val="white"/>
        </w:rPr>
        <w:t>):</w:t>
      </w:r>
    </w:p>
    <w:p w:rsidR="00C23C65" w:rsidRDefault="00C23C65" w:rsidP="00C23C65">
      <w:pPr>
        <w:pStyle w:val="Heading4"/>
      </w:pPr>
      <w:r>
        <w:t>DataWriter Base Class</w:t>
      </w:r>
    </w:p>
    <w:p w:rsidR="00C23C65" w:rsidRPr="001306F3" w:rsidRDefault="00C23C65" w:rsidP="00C23C6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b/>
          <w:bCs/>
          <w:color w:val="0000FF"/>
          <w:sz w:val="18"/>
          <w:szCs w:val="18"/>
          <w:highlight w:val="white"/>
        </w:rPr>
        <w:t>clas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00"/>
          <w:sz w:val="18"/>
          <w:szCs w:val="18"/>
          <w:highlight w:val="white"/>
        </w:rPr>
        <w:t>DataWriter</w:t>
      </w:r>
      <w:r w:rsidRPr="001306F3">
        <w:rPr>
          <w:rFonts w:ascii="Courier New" w:hAnsi="Courier New" w:cs="Courier New"/>
          <w:b/>
          <w:bCs/>
          <w:color w:val="000080"/>
          <w:sz w:val="18"/>
          <w:szCs w:val="18"/>
          <w:highlight w:val="white"/>
        </w:rPr>
        <w:t>:</w:t>
      </w:r>
    </w:p>
    <w:p w:rsidR="00C23C65" w:rsidRDefault="00C23C65" w:rsidP="00C23C65">
      <w:pPr>
        <w:pStyle w:val="Heading4"/>
      </w:pPr>
      <w:r>
        <w:t>CsvDataWriter</w:t>
      </w:r>
    </w:p>
    <w:p w:rsidR="00C23C65" w:rsidRPr="001306F3" w:rsidRDefault="00C23C65" w:rsidP="00C23C6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b/>
          <w:bCs/>
          <w:color w:val="0000FF"/>
          <w:sz w:val="18"/>
          <w:szCs w:val="18"/>
          <w:highlight w:val="white"/>
        </w:rPr>
        <w:t>clas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00"/>
          <w:sz w:val="18"/>
          <w:szCs w:val="18"/>
          <w:highlight w:val="white"/>
        </w:rPr>
        <w:t>CsvData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DataWriter</w:t>
      </w:r>
      <w:r w:rsidRPr="001306F3">
        <w:rPr>
          <w:rFonts w:ascii="Courier New" w:hAnsi="Courier New" w:cs="Courier New"/>
          <w:b/>
          <w:bCs/>
          <w:color w:val="000080"/>
          <w:sz w:val="18"/>
          <w:szCs w:val="18"/>
          <w:highlight w:val="white"/>
        </w:rPr>
        <w:t>):</w:t>
      </w:r>
    </w:p>
    <w:p w:rsidR="00C23C65" w:rsidRDefault="00C23C65" w:rsidP="00C23C65"/>
    <w:p w:rsidR="00C23C65" w:rsidRDefault="00C23C65" w:rsidP="00C23C65">
      <w:pPr>
        <w:pStyle w:val="Heading4"/>
      </w:pPr>
      <w:r>
        <w:t>DatabaseDataWriter</w:t>
      </w:r>
    </w:p>
    <w:p w:rsidR="00C23C65" w:rsidRPr="001306F3" w:rsidRDefault="00C23C65" w:rsidP="00C23C65">
      <w:pPr>
        <w:widowControl w:val="0"/>
        <w:autoSpaceDE w:val="0"/>
        <w:autoSpaceDN w:val="0"/>
        <w:adjustRightInd w:val="0"/>
        <w:rPr>
          <w:rFonts w:ascii="Courier New" w:hAnsi="Courier New" w:cs="Courier New"/>
          <w:color w:val="000000"/>
          <w:sz w:val="18"/>
          <w:szCs w:val="18"/>
          <w:highlight w:val="white"/>
        </w:rPr>
      </w:pPr>
      <w:r w:rsidRPr="001306F3">
        <w:rPr>
          <w:rFonts w:ascii="Courier New" w:hAnsi="Courier New" w:cs="Courier New"/>
          <w:b/>
          <w:bCs/>
          <w:color w:val="0000FF"/>
          <w:sz w:val="18"/>
          <w:szCs w:val="18"/>
          <w:highlight w:val="white"/>
        </w:rPr>
        <w:t>class</w:t>
      </w:r>
      <w:r w:rsidRPr="001306F3">
        <w:rPr>
          <w:rFonts w:ascii="Courier New" w:hAnsi="Courier New" w:cs="Courier New"/>
          <w:color w:val="000000"/>
          <w:sz w:val="18"/>
          <w:szCs w:val="18"/>
          <w:highlight w:val="white"/>
        </w:rPr>
        <w:t xml:space="preserve"> </w:t>
      </w:r>
      <w:r w:rsidRPr="001306F3">
        <w:rPr>
          <w:rFonts w:ascii="Courier New" w:hAnsi="Courier New" w:cs="Courier New"/>
          <w:b/>
          <w:bCs/>
          <w:color w:val="000000"/>
          <w:sz w:val="18"/>
          <w:szCs w:val="18"/>
          <w:highlight w:val="white"/>
        </w:rPr>
        <w:t>DatabaseDataWriter</w:t>
      </w:r>
      <w:r w:rsidRPr="001306F3">
        <w:rPr>
          <w:rFonts w:ascii="Courier New" w:hAnsi="Courier New" w:cs="Courier New"/>
          <w:b/>
          <w:bCs/>
          <w:color w:val="000080"/>
          <w:sz w:val="18"/>
          <w:szCs w:val="18"/>
          <w:highlight w:val="white"/>
        </w:rPr>
        <w:t>(</w:t>
      </w:r>
      <w:r w:rsidRPr="001306F3">
        <w:rPr>
          <w:rFonts w:ascii="Courier New" w:hAnsi="Courier New" w:cs="Courier New"/>
          <w:color w:val="000000"/>
          <w:sz w:val="18"/>
          <w:szCs w:val="18"/>
          <w:highlight w:val="white"/>
        </w:rPr>
        <w:t>DataWriter</w:t>
      </w:r>
      <w:r w:rsidRPr="001306F3">
        <w:rPr>
          <w:rFonts w:ascii="Courier New" w:hAnsi="Courier New" w:cs="Courier New"/>
          <w:b/>
          <w:bCs/>
          <w:color w:val="000080"/>
          <w:sz w:val="18"/>
          <w:szCs w:val="18"/>
          <w:highlight w:val="white"/>
        </w:rPr>
        <w:t>):</w:t>
      </w:r>
    </w:p>
    <w:p w:rsidR="00C23C65" w:rsidRDefault="00C23C65" w:rsidP="00C23C65">
      <w:pPr>
        <w:rPr>
          <w:rFonts w:asciiTheme="majorHAnsi" w:eastAsiaTheme="majorEastAsia" w:hAnsiTheme="majorHAnsi" w:cstheme="majorBidi"/>
          <w:b/>
          <w:bCs/>
          <w:i/>
          <w:iCs/>
          <w:color w:val="4F81BD" w:themeColor="accent1"/>
          <w:lang w:val="en-IE"/>
        </w:rPr>
      </w:pPr>
      <w:r>
        <w:rPr>
          <w:lang w:val="en-IE"/>
        </w:rPr>
        <w:lastRenderedPageBreak/>
        <w:br w:type="page"/>
      </w:r>
    </w:p>
    <w:p w:rsidR="00C23C65" w:rsidRPr="009B00C8" w:rsidRDefault="00C23C65" w:rsidP="009B00C8">
      <w:pPr>
        <w:rPr>
          <w:lang w:val="en-IE"/>
        </w:rPr>
      </w:pPr>
    </w:p>
    <w:p w:rsidR="00E40853" w:rsidRDefault="00B132D3" w:rsidP="00B132D3">
      <w:pPr>
        <w:pStyle w:val="Heading3"/>
      </w:pPr>
      <w:r>
        <w:t>Conclusion</w:t>
      </w:r>
    </w:p>
    <w:p w:rsidR="00291658" w:rsidRDefault="00291658">
      <w:pPr>
        <w:rPr>
          <w:lang w:val="en-IE"/>
        </w:rPr>
      </w:pPr>
      <w:r>
        <w:rPr>
          <w:lang w:val="en-IE"/>
        </w:rPr>
        <w:br w:type="page"/>
      </w:r>
    </w:p>
    <w:p w:rsidR="00291658" w:rsidRDefault="000B1405" w:rsidP="00291658">
      <w:pPr>
        <w:pStyle w:val="Heading2"/>
      </w:pPr>
      <w:r>
        <w:lastRenderedPageBreak/>
        <w:tab/>
      </w:r>
      <w:r w:rsidR="00291658">
        <w:t>5. System Validation</w:t>
      </w:r>
    </w:p>
    <w:p w:rsidR="00291658" w:rsidRPr="00291658" w:rsidRDefault="00291658" w:rsidP="00291658">
      <w:pPr>
        <w:rPr>
          <w:lang w:val="en-IE"/>
        </w:rPr>
      </w:pPr>
    </w:p>
    <w:p w:rsidR="00291658" w:rsidRDefault="00291658" w:rsidP="00291658">
      <w:pPr>
        <w:pStyle w:val="Heading3"/>
      </w:pPr>
      <w:r>
        <w:t>Introduction</w:t>
      </w:r>
    </w:p>
    <w:p w:rsidR="005C0594" w:rsidRPr="005C0594" w:rsidRDefault="005C0594" w:rsidP="005C0594">
      <w:pPr>
        <w:rPr>
          <w:lang w:val="en-IE"/>
        </w:rPr>
      </w:pPr>
    </w:p>
    <w:p w:rsidR="00291658" w:rsidRDefault="00291658" w:rsidP="00291658">
      <w:pPr>
        <w:rPr>
          <w:lang w:val="en-IE"/>
        </w:rPr>
      </w:pPr>
      <w:r>
        <w:rPr>
          <w:lang w:val="en-IE"/>
        </w:rPr>
        <w:t>In this section I detail the testing and validation done to the system to verify that the features developed provide for all of the use cases stated above in Chapter 3.</w:t>
      </w:r>
    </w:p>
    <w:p w:rsidR="00291658" w:rsidRDefault="00291658" w:rsidP="00291658">
      <w:pPr>
        <w:pStyle w:val="Heading3"/>
      </w:pPr>
    </w:p>
    <w:p w:rsidR="00291658" w:rsidRDefault="00291658" w:rsidP="00291658">
      <w:pPr>
        <w:pStyle w:val="Heading3"/>
      </w:pPr>
      <w:r>
        <w:t>Conclusion</w:t>
      </w:r>
    </w:p>
    <w:p w:rsidR="00291658" w:rsidRPr="00291658" w:rsidRDefault="00291658" w:rsidP="00291658">
      <w:pPr>
        <w:rPr>
          <w:lang w:val="en-IE"/>
        </w:rPr>
      </w:pPr>
    </w:p>
    <w:sectPr w:rsidR="00291658" w:rsidRPr="00291658" w:rsidSect="00A3594A">
      <w:headerReference w:type="default" r:id="rId17"/>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06F9B" w:rsidRDefault="00E06F9B" w:rsidP="00743A46">
      <w:r>
        <w:separator/>
      </w:r>
    </w:p>
  </w:endnote>
  <w:endnote w:type="continuationSeparator" w:id="0">
    <w:p w:rsidR="00E06F9B" w:rsidRDefault="00E06F9B" w:rsidP="00743A46">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Liberation Sans">
    <w:altName w:val="Arial"/>
    <w:charset w:val="01"/>
    <w:family w:val="swiss"/>
    <w:pitch w:val="variable"/>
    <w:sig w:usb0="00000000" w:usb1="00000000" w:usb2="00000000" w:usb3="00000000" w:csb0="00000000" w:csb1="00000000"/>
  </w:font>
  <w:font w:name="Droid Sans Fallback">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A5C" w:rsidRDefault="00EB1A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B1A5C" w:rsidRDefault="00EB1A5C">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A5C" w:rsidRDefault="00EB1A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23C65">
      <w:rPr>
        <w:rStyle w:val="PageNumber"/>
        <w:noProof/>
      </w:rPr>
      <w:t>18</w:t>
    </w:r>
    <w:r>
      <w:rPr>
        <w:rStyle w:val="PageNumber"/>
      </w:rPr>
      <w:fldChar w:fldCharType="end"/>
    </w:r>
  </w:p>
  <w:p w:rsidR="00EB1A5C" w:rsidRDefault="00EB1A5C">
    <w:pPr>
      <w:pStyle w:val="Footer"/>
      <w:ind w:right="360"/>
      <w:jc w:val="right"/>
      <w:rPr>
        <w:rStyle w:val="PageNumber"/>
      </w:rPr>
    </w:pPr>
  </w:p>
  <w:p w:rsidR="00EB1A5C" w:rsidRDefault="00EB1A5C">
    <w:pPr>
      <w:pStyle w:val="Footer"/>
      <w:ind w:right="360"/>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06F9B" w:rsidRDefault="00E06F9B" w:rsidP="00743A46">
      <w:r>
        <w:separator/>
      </w:r>
    </w:p>
  </w:footnote>
  <w:footnote w:type="continuationSeparator" w:id="0">
    <w:p w:rsidR="00E06F9B" w:rsidRDefault="00E06F9B" w:rsidP="00743A4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A5C" w:rsidRPr="00086CE1" w:rsidRDefault="00EB1A5C" w:rsidP="00086CE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FE47EA"/>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nsid w:val="264274C9"/>
    <w:multiLevelType w:val="hybridMultilevel"/>
    <w:tmpl w:val="2ABE2FFE"/>
    <w:lvl w:ilvl="0" w:tplc="08090001">
      <w:start w:val="1"/>
      <w:numFmt w:val="bullet"/>
      <w:lvlText w:val=""/>
      <w:lvlJc w:val="left"/>
      <w:pPr>
        <w:ind w:left="1488" w:hanging="360"/>
      </w:pPr>
      <w:rPr>
        <w:rFonts w:ascii="Symbol" w:hAnsi="Symbol" w:hint="default"/>
      </w:rPr>
    </w:lvl>
    <w:lvl w:ilvl="1" w:tplc="08090003" w:tentative="1">
      <w:start w:val="1"/>
      <w:numFmt w:val="bullet"/>
      <w:lvlText w:val="o"/>
      <w:lvlJc w:val="left"/>
      <w:pPr>
        <w:ind w:left="2208" w:hanging="360"/>
      </w:pPr>
      <w:rPr>
        <w:rFonts w:ascii="Courier New" w:hAnsi="Courier New" w:cs="Courier New" w:hint="default"/>
      </w:rPr>
    </w:lvl>
    <w:lvl w:ilvl="2" w:tplc="08090005" w:tentative="1">
      <w:start w:val="1"/>
      <w:numFmt w:val="bullet"/>
      <w:lvlText w:val=""/>
      <w:lvlJc w:val="left"/>
      <w:pPr>
        <w:ind w:left="2928" w:hanging="360"/>
      </w:pPr>
      <w:rPr>
        <w:rFonts w:ascii="Wingdings" w:hAnsi="Wingdings" w:hint="default"/>
      </w:rPr>
    </w:lvl>
    <w:lvl w:ilvl="3" w:tplc="08090001" w:tentative="1">
      <w:start w:val="1"/>
      <w:numFmt w:val="bullet"/>
      <w:lvlText w:val=""/>
      <w:lvlJc w:val="left"/>
      <w:pPr>
        <w:ind w:left="3648" w:hanging="360"/>
      </w:pPr>
      <w:rPr>
        <w:rFonts w:ascii="Symbol" w:hAnsi="Symbol" w:hint="default"/>
      </w:rPr>
    </w:lvl>
    <w:lvl w:ilvl="4" w:tplc="08090003" w:tentative="1">
      <w:start w:val="1"/>
      <w:numFmt w:val="bullet"/>
      <w:lvlText w:val="o"/>
      <w:lvlJc w:val="left"/>
      <w:pPr>
        <w:ind w:left="4368" w:hanging="360"/>
      </w:pPr>
      <w:rPr>
        <w:rFonts w:ascii="Courier New" w:hAnsi="Courier New" w:cs="Courier New" w:hint="default"/>
      </w:rPr>
    </w:lvl>
    <w:lvl w:ilvl="5" w:tplc="08090005" w:tentative="1">
      <w:start w:val="1"/>
      <w:numFmt w:val="bullet"/>
      <w:lvlText w:val=""/>
      <w:lvlJc w:val="left"/>
      <w:pPr>
        <w:ind w:left="5088" w:hanging="360"/>
      </w:pPr>
      <w:rPr>
        <w:rFonts w:ascii="Wingdings" w:hAnsi="Wingdings" w:hint="default"/>
      </w:rPr>
    </w:lvl>
    <w:lvl w:ilvl="6" w:tplc="08090001" w:tentative="1">
      <w:start w:val="1"/>
      <w:numFmt w:val="bullet"/>
      <w:lvlText w:val=""/>
      <w:lvlJc w:val="left"/>
      <w:pPr>
        <w:ind w:left="5808" w:hanging="360"/>
      </w:pPr>
      <w:rPr>
        <w:rFonts w:ascii="Symbol" w:hAnsi="Symbol" w:hint="default"/>
      </w:rPr>
    </w:lvl>
    <w:lvl w:ilvl="7" w:tplc="08090003" w:tentative="1">
      <w:start w:val="1"/>
      <w:numFmt w:val="bullet"/>
      <w:lvlText w:val="o"/>
      <w:lvlJc w:val="left"/>
      <w:pPr>
        <w:ind w:left="6528" w:hanging="360"/>
      </w:pPr>
      <w:rPr>
        <w:rFonts w:ascii="Courier New" w:hAnsi="Courier New" w:cs="Courier New" w:hint="default"/>
      </w:rPr>
    </w:lvl>
    <w:lvl w:ilvl="8" w:tplc="08090005" w:tentative="1">
      <w:start w:val="1"/>
      <w:numFmt w:val="bullet"/>
      <w:lvlText w:val=""/>
      <w:lvlJc w:val="left"/>
      <w:pPr>
        <w:ind w:left="7248" w:hanging="360"/>
      </w:pPr>
      <w:rPr>
        <w:rFonts w:ascii="Wingdings" w:hAnsi="Wingdings" w:hint="default"/>
      </w:rPr>
    </w:lvl>
  </w:abstractNum>
  <w:abstractNum w:abstractNumId="2">
    <w:nsid w:val="2E855DF9"/>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378D4BFA"/>
    <w:multiLevelType w:val="hybridMultilevel"/>
    <w:tmpl w:val="E0222F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5EBF7FD7"/>
    <w:multiLevelType w:val="hybridMultilevel"/>
    <w:tmpl w:val="3A0A11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2"/>
  </w:num>
  <w:num w:numId="4">
    <w:abstractNumId w:val="5"/>
  </w:num>
  <w:num w:numId="5">
    <w:abstractNumId w:val="1"/>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20"/>
  <w:noPunctuationKerning/>
  <w:characterSpacingControl w:val="doNotCompress"/>
  <w:footnotePr>
    <w:footnote w:id="-1"/>
    <w:footnote w:id="0"/>
  </w:footnotePr>
  <w:endnotePr>
    <w:endnote w:id="-1"/>
    <w:endnote w:id="0"/>
  </w:endnotePr>
  <w:compat/>
  <w:rsids>
    <w:rsidRoot w:val="004469E3"/>
    <w:rsid w:val="00017A5C"/>
    <w:rsid w:val="00063EE0"/>
    <w:rsid w:val="00086CE1"/>
    <w:rsid w:val="000B1405"/>
    <w:rsid w:val="000C4199"/>
    <w:rsid w:val="000C4628"/>
    <w:rsid w:val="00107FBC"/>
    <w:rsid w:val="001925C5"/>
    <w:rsid w:val="001D0004"/>
    <w:rsid w:val="001E51C7"/>
    <w:rsid w:val="001F6B91"/>
    <w:rsid w:val="00236C4C"/>
    <w:rsid w:val="00275AAD"/>
    <w:rsid w:val="00284258"/>
    <w:rsid w:val="00291658"/>
    <w:rsid w:val="002B7EC1"/>
    <w:rsid w:val="0031272B"/>
    <w:rsid w:val="00312DDD"/>
    <w:rsid w:val="00373B69"/>
    <w:rsid w:val="00397F63"/>
    <w:rsid w:val="003D366D"/>
    <w:rsid w:val="003F1E0E"/>
    <w:rsid w:val="003F52CD"/>
    <w:rsid w:val="004469E3"/>
    <w:rsid w:val="004D7B0B"/>
    <w:rsid w:val="004E4291"/>
    <w:rsid w:val="004F4864"/>
    <w:rsid w:val="00561B82"/>
    <w:rsid w:val="00574675"/>
    <w:rsid w:val="00576210"/>
    <w:rsid w:val="00596AC5"/>
    <w:rsid w:val="005C0594"/>
    <w:rsid w:val="00634F56"/>
    <w:rsid w:val="00690FD7"/>
    <w:rsid w:val="006B403E"/>
    <w:rsid w:val="006C7E48"/>
    <w:rsid w:val="006D6379"/>
    <w:rsid w:val="006E1362"/>
    <w:rsid w:val="006E53C5"/>
    <w:rsid w:val="006F6C0B"/>
    <w:rsid w:val="00702538"/>
    <w:rsid w:val="00716B15"/>
    <w:rsid w:val="00743A46"/>
    <w:rsid w:val="007528E9"/>
    <w:rsid w:val="007638D3"/>
    <w:rsid w:val="007821A2"/>
    <w:rsid w:val="00790617"/>
    <w:rsid w:val="00790B37"/>
    <w:rsid w:val="007A3E4D"/>
    <w:rsid w:val="008064F0"/>
    <w:rsid w:val="00853CF8"/>
    <w:rsid w:val="00890BAD"/>
    <w:rsid w:val="008A7F69"/>
    <w:rsid w:val="008C26A6"/>
    <w:rsid w:val="008C26C8"/>
    <w:rsid w:val="008E5ED4"/>
    <w:rsid w:val="00934527"/>
    <w:rsid w:val="00972617"/>
    <w:rsid w:val="009935EC"/>
    <w:rsid w:val="009A3BC2"/>
    <w:rsid w:val="009B00C8"/>
    <w:rsid w:val="009D6BAC"/>
    <w:rsid w:val="009F2582"/>
    <w:rsid w:val="00A3594A"/>
    <w:rsid w:val="00A45CD4"/>
    <w:rsid w:val="00AD2666"/>
    <w:rsid w:val="00AE567F"/>
    <w:rsid w:val="00B132D3"/>
    <w:rsid w:val="00B35978"/>
    <w:rsid w:val="00B731BE"/>
    <w:rsid w:val="00B83DEB"/>
    <w:rsid w:val="00BB3EA0"/>
    <w:rsid w:val="00C23C65"/>
    <w:rsid w:val="00C62547"/>
    <w:rsid w:val="00CB526B"/>
    <w:rsid w:val="00D63E3C"/>
    <w:rsid w:val="00DC2E9E"/>
    <w:rsid w:val="00DE7E0B"/>
    <w:rsid w:val="00E06F9B"/>
    <w:rsid w:val="00E12AEF"/>
    <w:rsid w:val="00E22035"/>
    <w:rsid w:val="00E40853"/>
    <w:rsid w:val="00E947B0"/>
    <w:rsid w:val="00EB1A5C"/>
    <w:rsid w:val="00F43E6C"/>
    <w:rsid w:val="00F82636"/>
    <w:rsid w:val="00F96FEB"/>
    <w:rsid w:val="00FA701F"/>
    <w:rsid w:val="00FD2D4B"/>
    <w:rsid w:val="00FD4648"/>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Lis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94A"/>
    <w:rPr>
      <w:sz w:val="24"/>
      <w:szCs w:val="24"/>
      <w:lang w:val="en-GB" w:eastAsia="en-US"/>
    </w:rPr>
  </w:style>
  <w:style w:type="paragraph" w:styleId="Heading1">
    <w:name w:val="heading 1"/>
    <w:basedOn w:val="Normal"/>
    <w:next w:val="Normal"/>
    <w:link w:val="Heading1Char"/>
    <w:uiPriority w:val="9"/>
    <w:qFormat/>
    <w:rsid w:val="00A3594A"/>
    <w:pPr>
      <w:keepNext/>
      <w:jc w:val="center"/>
      <w:outlineLvl w:val="0"/>
    </w:pPr>
    <w:rPr>
      <w:sz w:val="40"/>
      <w:lang w:val="en-IE"/>
    </w:rPr>
  </w:style>
  <w:style w:type="paragraph" w:styleId="Heading2">
    <w:name w:val="heading 2"/>
    <w:basedOn w:val="Normal"/>
    <w:next w:val="Normal"/>
    <w:link w:val="Heading2Char"/>
    <w:uiPriority w:val="9"/>
    <w:qFormat/>
    <w:rsid w:val="00A3594A"/>
    <w:pPr>
      <w:keepNext/>
      <w:jc w:val="center"/>
      <w:outlineLvl w:val="1"/>
    </w:pPr>
    <w:rPr>
      <w:sz w:val="44"/>
      <w:lang w:val="en-IE"/>
    </w:rPr>
  </w:style>
  <w:style w:type="paragraph" w:styleId="Heading3">
    <w:name w:val="heading 3"/>
    <w:basedOn w:val="Normal"/>
    <w:next w:val="Normal"/>
    <w:link w:val="Heading3Char"/>
    <w:uiPriority w:val="9"/>
    <w:qFormat/>
    <w:rsid w:val="00A3594A"/>
    <w:pPr>
      <w:keepNext/>
      <w:jc w:val="center"/>
      <w:outlineLvl w:val="2"/>
    </w:pPr>
    <w:rPr>
      <w:sz w:val="32"/>
      <w:lang w:val="en-IE"/>
    </w:rPr>
  </w:style>
  <w:style w:type="paragraph" w:styleId="Heading4">
    <w:name w:val="heading 4"/>
    <w:basedOn w:val="Normal"/>
    <w:next w:val="Normal"/>
    <w:link w:val="Heading4Char"/>
    <w:uiPriority w:val="9"/>
    <w:unhideWhenUsed/>
    <w:qFormat/>
    <w:rsid w:val="004469E3"/>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7F6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12DDD"/>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character" w:styleId="Hyperlink">
    <w:name w:val="Hyperlink"/>
    <w:basedOn w:val="DefaultParagraphFont"/>
    <w:uiPriority w:val="99"/>
    <w:unhideWhenUsed/>
    <w:rsid w:val="00B83DEB"/>
    <w:rPr>
      <w:color w:val="0000FF"/>
      <w:u w:val="single"/>
    </w:rPr>
  </w:style>
  <w:style w:type="character" w:customStyle="1" w:styleId="apple-converted-space">
    <w:name w:val="apple-converted-space"/>
    <w:basedOn w:val="DefaultParagraphFont"/>
    <w:rsid w:val="00B83DEB"/>
  </w:style>
  <w:style w:type="character" w:customStyle="1" w:styleId="Heading4Char">
    <w:name w:val="Heading 4 Char"/>
    <w:basedOn w:val="DefaultParagraphFont"/>
    <w:link w:val="Heading4"/>
    <w:uiPriority w:val="9"/>
    <w:rsid w:val="004469E3"/>
    <w:rPr>
      <w:rFonts w:asciiTheme="majorHAnsi" w:eastAsiaTheme="majorEastAsia" w:hAnsiTheme="majorHAnsi" w:cstheme="majorBidi"/>
      <w:b/>
      <w:bCs/>
      <w:i/>
      <w:iCs/>
      <w:color w:val="4F81BD" w:themeColor="accent1"/>
      <w:sz w:val="24"/>
      <w:szCs w:val="24"/>
      <w:lang w:val="en-GB" w:eastAsia="en-US"/>
    </w:rPr>
  </w:style>
  <w:style w:type="paragraph" w:customStyle="1" w:styleId="bash">
    <w:name w:val="bash"/>
    <w:basedOn w:val="Normal"/>
    <w:qFormat/>
    <w:rsid w:val="00790B37"/>
    <w:pPr>
      <w:shd w:val="clear" w:color="auto" w:fill="EEEEE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nsolas" w:hAnsi="Consolas" w:cs="Consolas"/>
      <w:color w:val="00008B"/>
      <w:sz w:val="20"/>
      <w:szCs w:val="22"/>
      <w:lang w:eastAsia="en-GB"/>
    </w:rPr>
  </w:style>
  <w:style w:type="character" w:customStyle="1" w:styleId="Heading5Char">
    <w:name w:val="Heading 5 Char"/>
    <w:basedOn w:val="DefaultParagraphFont"/>
    <w:link w:val="Heading5"/>
    <w:uiPriority w:val="9"/>
    <w:rsid w:val="008A7F69"/>
    <w:rPr>
      <w:rFonts w:asciiTheme="majorHAnsi" w:eastAsiaTheme="majorEastAsia" w:hAnsiTheme="majorHAnsi" w:cstheme="majorBidi"/>
      <w:color w:val="243F60" w:themeColor="accent1" w:themeShade="7F"/>
      <w:sz w:val="24"/>
      <w:szCs w:val="24"/>
      <w:lang w:val="en-GB" w:eastAsia="en-US"/>
    </w:rPr>
  </w:style>
  <w:style w:type="character" w:customStyle="1" w:styleId="Heading1Char">
    <w:name w:val="Heading 1 Char"/>
    <w:basedOn w:val="DefaultParagraphFont"/>
    <w:link w:val="Heading1"/>
    <w:uiPriority w:val="9"/>
    <w:rsid w:val="000B1405"/>
    <w:rPr>
      <w:sz w:val="40"/>
      <w:szCs w:val="24"/>
      <w:lang w:eastAsia="en-US"/>
    </w:rPr>
  </w:style>
  <w:style w:type="character" w:customStyle="1" w:styleId="Heading2Char">
    <w:name w:val="Heading 2 Char"/>
    <w:basedOn w:val="DefaultParagraphFont"/>
    <w:link w:val="Heading2"/>
    <w:uiPriority w:val="9"/>
    <w:rsid w:val="000B1405"/>
    <w:rPr>
      <w:sz w:val="44"/>
      <w:szCs w:val="24"/>
      <w:lang w:eastAsia="en-US"/>
    </w:rPr>
  </w:style>
  <w:style w:type="character" w:customStyle="1" w:styleId="HTMLPreformattedChar">
    <w:name w:val="HTML Preformatted Char"/>
    <w:basedOn w:val="DefaultParagraphFont"/>
    <w:link w:val="HTMLPreformatted"/>
    <w:uiPriority w:val="99"/>
    <w:semiHidden/>
    <w:rsid w:val="000B1405"/>
    <w:rPr>
      <w:rFonts w:ascii="Courier New" w:hAnsi="Courier New" w:cs="Courier New"/>
      <w:lang w:eastAsia="en-GB"/>
    </w:rPr>
  </w:style>
  <w:style w:type="character" w:customStyle="1" w:styleId="kwd">
    <w:name w:val="kwd"/>
    <w:basedOn w:val="DefaultParagraphFont"/>
    <w:rsid w:val="000B1405"/>
  </w:style>
  <w:style w:type="character" w:customStyle="1" w:styleId="pln">
    <w:name w:val="pln"/>
    <w:basedOn w:val="DefaultParagraphFont"/>
    <w:rsid w:val="000B1405"/>
  </w:style>
  <w:style w:type="character" w:customStyle="1" w:styleId="pun">
    <w:name w:val="pun"/>
    <w:basedOn w:val="DefaultParagraphFont"/>
    <w:rsid w:val="000B1405"/>
  </w:style>
  <w:style w:type="character" w:customStyle="1" w:styleId="str">
    <w:name w:val="str"/>
    <w:basedOn w:val="DefaultParagraphFont"/>
    <w:rsid w:val="000B1405"/>
  </w:style>
  <w:style w:type="character" w:customStyle="1" w:styleId="Heading3Char">
    <w:name w:val="Heading 3 Char"/>
    <w:basedOn w:val="DefaultParagraphFont"/>
    <w:link w:val="Heading3"/>
    <w:uiPriority w:val="9"/>
    <w:rsid w:val="000B1405"/>
    <w:rPr>
      <w:sz w:val="32"/>
      <w:szCs w:val="24"/>
      <w:lang w:eastAsia="en-US"/>
    </w:rPr>
  </w:style>
  <w:style w:type="character" w:customStyle="1" w:styleId="bashChar">
    <w:name w:val="bash Char"/>
    <w:basedOn w:val="DefaultParagraphFont"/>
    <w:rsid w:val="000B1405"/>
    <w:rPr>
      <w:rFonts w:ascii="Consolas" w:eastAsia="Times New Roman" w:hAnsi="Consolas" w:cs="Consolas"/>
      <w:color w:val="00008B"/>
      <w:sz w:val="20"/>
      <w:shd w:val="clear" w:color="auto" w:fill="EEEEEE"/>
      <w:lang w:eastAsia="en-GB"/>
    </w:rPr>
  </w:style>
  <w:style w:type="character" w:customStyle="1" w:styleId="InternetLink">
    <w:name w:val="Internet Link"/>
    <w:rsid w:val="000B1405"/>
    <w:rPr>
      <w:color w:val="000080"/>
      <w:u w:val="single"/>
    </w:rPr>
  </w:style>
  <w:style w:type="paragraph" w:customStyle="1" w:styleId="Heading">
    <w:name w:val="Heading"/>
    <w:basedOn w:val="Normal"/>
    <w:next w:val="TextBody"/>
    <w:rsid w:val="000B1405"/>
    <w:pPr>
      <w:keepNext/>
      <w:suppressAutoHyphens/>
      <w:spacing w:before="240" w:after="120" w:line="276" w:lineRule="auto"/>
    </w:pPr>
    <w:rPr>
      <w:rFonts w:ascii="Liberation Sans" w:eastAsia="Droid Sans Fallback" w:hAnsi="Liberation Sans" w:cs="FreeSans"/>
      <w:sz w:val="28"/>
      <w:szCs w:val="28"/>
    </w:rPr>
  </w:style>
  <w:style w:type="paragraph" w:customStyle="1" w:styleId="TextBody">
    <w:name w:val="Text Body"/>
    <w:basedOn w:val="Normal"/>
    <w:rsid w:val="000B1405"/>
    <w:pPr>
      <w:suppressAutoHyphens/>
      <w:spacing w:after="140" w:line="288" w:lineRule="auto"/>
    </w:pPr>
    <w:rPr>
      <w:rFonts w:ascii="Calibri" w:eastAsia="Droid Sans Fallback" w:hAnsi="Calibri"/>
      <w:sz w:val="22"/>
      <w:szCs w:val="22"/>
    </w:rPr>
  </w:style>
  <w:style w:type="paragraph" w:styleId="List">
    <w:name w:val="List"/>
    <w:basedOn w:val="TextBody"/>
    <w:rsid w:val="000B1405"/>
    <w:rPr>
      <w:rFonts w:cs="FreeSans"/>
    </w:rPr>
  </w:style>
  <w:style w:type="paragraph" w:styleId="Caption">
    <w:name w:val="caption"/>
    <w:basedOn w:val="Normal"/>
    <w:rsid w:val="000B1405"/>
    <w:pPr>
      <w:suppressLineNumbers/>
      <w:suppressAutoHyphens/>
      <w:spacing w:before="120" w:after="120" w:line="276" w:lineRule="auto"/>
    </w:pPr>
    <w:rPr>
      <w:rFonts w:ascii="Calibri" w:eastAsia="Droid Sans Fallback" w:hAnsi="Calibri" w:cs="FreeSans"/>
      <w:i/>
      <w:iCs/>
    </w:rPr>
  </w:style>
  <w:style w:type="paragraph" w:customStyle="1" w:styleId="Index">
    <w:name w:val="Index"/>
    <w:basedOn w:val="Normal"/>
    <w:rsid w:val="000B1405"/>
    <w:pPr>
      <w:suppressLineNumbers/>
      <w:suppressAutoHyphens/>
      <w:spacing w:after="200" w:line="276" w:lineRule="auto"/>
    </w:pPr>
    <w:rPr>
      <w:rFonts w:ascii="Calibri" w:eastAsia="Droid Sans Fallback" w:hAnsi="Calibri" w:cs="FreeSans"/>
      <w:sz w:val="22"/>
      <w:szCs w:val="22"/>
    </w:rPr>
  </w:style>
  <w:style w:type="paragraph" w:styleId="HTMLPreformatted">
    <w:name w:val="HTML Preformatted"/>
    <w:basedOn w:val="Normal"/>
    <w:link w:val="HTMLPreformattedChar"/>
    <w:uiPriority w:val="99"/>
    <w:semiHidden/>
    <w:unhideWhenUsed/>
    <w:rsid w:val="000B14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val="en-IE" w:eastAsia="en-GB"/>
    </w:rPr>
  </w:style>
  <w:style w:type="character" w:customStyle="1" w:styleId="HTMLPreformattedChar1">
    <w:name w:val="HTML Preformatted Char1"/>
    <w:basedOn w:val="DefaultParagraphFont"/>
    <w:link w:val="HTMLPreformatted"/>
    <w:uiPriority w:val="99"/>
    <w:semiHidden/>
    <w:rsid w:val="000B1405"/>
    <w:rPr>
      <w:rFonts w:ascii="Consolas" w:hAnsi="Consolas" w:cs="Consolas"/>
      <w:lang w:val="en-GB" w:eastAsia="en-US"/>
    </w:rPr>
  </w:style>
  <w:style w:type="character" w:customStyle="1" w:styleId="Heading6Char">
    <w:name w:val="Heading 6 Char"/>
    <w:basedOn w:val="DefaultParagraphFont"/>
    <w:link w:val="Heading6"/>
    <w:uiPriority w:val="9"/>
    <w:rsid w:val="00312DDD"/>
    <w:rPr>
      <w:rFonts w:asciiTheme="majorHAnsi" w:eastAsiaTheme="majorEastAsia" w:hAnsiTheme="majorHAnsi" w:cstheme="majorBidi"/>
      <w:i/>
      <w:iCs/>
      <w:color w:val="243F60" w:themeColor="accent1" w:themeShade="7F"/>
      <w:sz w:val="24"/>
      <w:szCs w:val="24"/>
      <w:lang w:val="en-GB" w:eastAsia="en-US"/>
    </w:rPr>
  </w:style>
  <w:style w:type="paragraph" w:styleId="ListParagraph">
    <w:name w:val="List Paragraph"/>
    <w:basedOn w:val="Normal"/>
    <w:uiPriority w:val="34"/>
    <w:qFormat/>
    <w:rsid w:val="009B00C8"/>
    <w:pPr>
      <w:ind w:left="720"/>
      <w:contextualSpacing/>
    </w:pPr>
  </w:style>
</w:styles>
</file>

<file path=word/webSettings.xml><?xml version="1.0" encoding="utf-8"?>
<w:webSettings xmlns:r="http://schemas.openxmlformats.org/officeDocument/2006/relationships" xmlns:w="http://schemas.openxmlformats.org/wordprocessingml/2006/main">
  <w:divs>
    <w:div w:id="598290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g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t@github.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git@github.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mailto:git@github.com" TargetMode="Externa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git@github.co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ter\finalyearproject\write%20up\Final%20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7A6F2089-FD50-49E1-AA20-9451B41CD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nal Report</Template>
  <TotalTime>751</TotalTime>
  <Pages>23</Pages>
  <Words>3876</Words>
  <Characters>2209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25921</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peter</dc:creator>
  <cp:lastModifiedBy>peter</cp:lastModifiedBy>
  <cp:revision>7</cp:revision>
  <cp:lastPrinted>2006-12-01T14:57:00Z</cp:lastPrinted>
  <dcterms:created xsi:type="dcterms:W3CDTF">2016-03-27T21:55:00Z</dcterms:created>
  <dcterms:modified xsi:type="dcterms:W3CDTF">2016-03-29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KMvyMmvD"/&gt;&lt;style id="http://www.zotero.org/styles/vancouver"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